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D72FF" w:rsidRPr="00B62E29" w:rsidRDefault="00414CB7" w:rsidP="00414CB7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62E29">
        <w:rPr>
          <w:rFonts w:ascii="Times New Roman" w:hAnsi="Times New Roman" w:cs="Times New Roman"/>
          <w:b/>
          <w:sz w:val="24"/>
          <w:szCs w:val="24"/>
        </w:rPr>
        <w:t>Supplementary Material</w:t>
      </w:r>
    </w:p>
    <w:p w:rsidR="007A2570" w:rsidRPr="00B62E29" w:rsidRDefault="007A2570" w:rsidP="0053320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62E29">
        <w:rPr>
          <w:rFonts w:ascii="Times New Roman" w:hAnsi="Times New Roman" w:cs="Times New Roman"/>
          <w:b/>
          <w:sz w:val="24"/>
          <w:szCs w:val="24"/>
        </w:rPr>
        <w:t>Search string</w:t>
      </w:r>
    </w:p>
    <w:p w:rsidR="0000779F" w:rsidRDefault="0000779F" w:rsidP="0053320E">
      <w:pPr>
        <w:spacing w:line="480" w:lineRule="auto"/>
        <w:rPr>
          <w:rFonts w:ascii="Times New Roman" w:hAnsi="Times New Roman" w:cs="Times New Roman"/>
          <w:shd w:val="clear" w:color="auto" w:fill="FFFFFF"/>
        </w:rPr>
      </w:pPr>
      <w:r>
        <w:rPr>
          <w:rFonts w:ascii="Times New Roman" w:hAnsi="Times New Roman" w:cs="Times New Roman"/>
          <w:shd w:val="clear" w:color="auto" w:fill="FFFFFF"/>
        </w:rPr>
        <w:t>TITLE or ABSTRACT</w:t>
      </w:r>
      <w:r w:rsidR="007A2570" w:rsidRPr="00B62E29">
        <w:rPr>
          <w:rFonts w:ascii="Times New Roman" w:hAnsi="Times New Roman" w:cs="Times New Roman"/>
          <w:shd w:val="clear" w:color="auto" w:fill="FFFFFF"/>
        </w:rPr>
        <w:t>=((child* AND (maltreatment OR abuse OR trauma OR adversity OR (adverse event*) OR (adverse life event*) OR (stressful event*) OR (early life stress))) AND ((positive AND (emotion OR affect OR feeling OR mood)) OR (subjective AND ((well-being) OR wellbeing)) OR happiness OR joy OR pride or gratitude OR pleasure OR awe OR contentment)) </w:t>
      </w:r>
    </w:p>
    <w:p w:rsidR="0000779F" w:rsidRDefault="0000779F">
      <w:pPr>
        <w:rPr>
          <w:rFonts w:ascii="Times New Roman" w:hAnsi="Times New Roman" w:cs="Times New Roman"/>
          <w:shd w:val="clear" w:color="auto" w:fill="FFFFFF"/>
        </w:rPr>
      </w:pPr>
      <w:r>
        <w:rPr>
          <w:rFonts w:ascii="Times New Roman" w:hAnsi="Times New Roman" w:cs="Times New Roman"/>
          <w:shd w:val="clear" w:color="auto" w:fill="FFFFFF"/>
        </w:rPr>
        <w:br w:type="page"/>
      </w:r>
    </w:p>
    <w:p w:rsidR="0000779F" w:rsidRPr="006D67D0" w:rsidRDefault="008F364D" w:rsidP="0000779F">
      <w:pPr>
        <w:rPr>
          <w:rFonts w:ascii="Times New Roman" w:hAnsi="Times New Roman" w:cs="Times New Roman"/>
          <w:b/>
          <w:szCs w:val="20"/>
        </w:rPr>
      </w:pPr>
      <w:r>
        <w:rPr>
          <w:rFonts w:ascii="Times New Roman" w:hAnsi="Times New Roman" w:cs="Times New Roman"/>
          <w:b/>
          <w:szCs w:val="20"/>
        </w:rPr>
        <w:lastRenderedPageBreak/>
        <w:t xml:space="preserve">Supplementary </w:t>
      </w:r>
      <w:r w:rsidR="0000779F" w:rsidRPr="006D67D0">
        <w:rPr>
          <w:rFonts w:ascii="Times New Roman" w:hAnsi="Times New Roman" w:cs="Times New Roman"/>
          <w:b/>
          <w:szCs w:val="20"/>
        </w:rPr>
        <w:t>Table 1</w:t>
      </w:r>
    </w:p>
    <w:p w:rsidR="0000779F" w:rsidRDefault="0000779F" w:rsidP="0000779F">
      <w:pPr>
        <w:rPr>
          <w:rFonts w:ascii="Times New Roman" w:hAnsi="Times New Roman" w:cs="Times New Roman"/>
          <w:sz w:val="20"/>
          <w:szCs w:val="20"/>
        </w:rPr>
      </w:pPr>
      <w:r w:rsidRPr="006D67D0">
        <w:rPr>
          <w:rFonts w:ascii="Times New Roman" w:hAnsi="Times New Roman" w:cs="Times New Roman"/>
          <w:sz w:val="20"/>
          <w:szCs w:val="20"/>
        </w:rPr>
        <w:t>Description of studies included in the meta-analysis</w:t>
      </w:r>
    </w:p>
    <w:tbl>
      <w:tblPr>
        <w:tblStyle w:val="LightShading"/>
        <w:tblW w:w="0" w:type="auto"/>
        <w:tblLook w:val="06A0"/>
      </w:tblPr>
      <w:tblGrid>
        <w:gridCol w:w="727"/>
        <w:gridCol w:w="618"/>
        <w:gridCol w:w="450"/>
        <w:gridCol w:w="593"/>
        <w:gridCol w:w="459"/>
        <w:gridCol w:w="476"/>
        <w:gridCol w:w="559"/>
        <w:gridCol w:w="636"/>
        <w:gridCol w:w="1052"/>
        <w:gridCol w:w="624"/>
        <w:gridCol w:w="476"/>
        <w:gridCol w:w="661"/>
        <w:gridCol w:w="532"/>
        <w:gridCol w:w="938"/>
        <w:gridCol w:w="775"/>
      </w:tblGrid>
      <w:tr w:rsidR="00CD77B6" w:rsidRPr="006D67D0" w:rsidTr="00CD77B6">
        <w:trPr>
          <w:cnfStyle w:val="100000000000"/>
        </w:trPr>
        <w:tc>
          <w:tcPr>
            <w:cnfStyle w:val="001000000000"/>
            <w:tcW w:w="0" w:type="auto"/>
          </w:tcPr>
          <w:p w:rsidR="00482521" w:rsidRPr="006D67D0" w:rsidRDefault="00482521" w:rsidP="00CD77B6">
            <w:pPr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  <w:t>Study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100000000000"/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  <w:t>Country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100000000000"/>
              <w:rPr>
                <w:rFonts w:ascii="Times New Roman" w:hAnsi="Times New Roman" w:cs="Times New Roman"/>
                <w:b w:val="0"/>
                <w:bCs w:val="0"/>
                <w:i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bCs w:val="0"/>
                <w:i/>
                <w:color w:val="auto"/>
                <w:sz w:val="16"/>
                <w:szCs w:val="16"/>
              </w:rPr>
              <w:t>N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100000000000"/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  <w:t>Study design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100000000000"/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  <w:t xml:space="preserve">Type of </w:t>
            </w:r>
            <w:proofErr w:type="spellStart"/>
            <w:r w:rsidRPr="006D67D0"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  <w:t>sample</w:t>
            </w:r>
            <w:r w:rsidRPr="006D67D0"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100000000000"/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  <w:t>% fema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100000000000"/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  <w:t>Mean ag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100000000000"/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  <w:t>ACEs measu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100000000000"/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  <w:t>Types of ACEs (timefram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100000000000"/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  <w:t>PA typ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100000000000"/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  <w:t>PA measure time fra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100000000000"/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  <w:t>PA measu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100000000000"/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  <w:t xml:space="preserve">Type of PA measure 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100000000000"/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  <w:t>Psychopathology measu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100000000000"/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bCs w:val="0"/>
                <w:color w:val="auto"/>
                <w:sz w:val="16"/>
                <w:szCs w:val="16"/>
              </w:rPr>
              <w:t>Dimension of psychopathology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D77B6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Alessandri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&amp; Lewis, 1996</w:t>
            </w:r>
            <w:r w:rsidR="00CD77B6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D77B6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Alessandri&lt;/Author&gt;&lt;Year&gt;1996&lt;/Year&gt;&lt;RecNum&gt;3376&lt;/RecNum&gt;&lt;DisplayText&gt;&lt;style face="superscript"&gt;1&lt;/style&gt;&lt;/DisplayText&gt;&lt;record&gt;&lt;rec-number&gt;3376&lt;/rec-number&gt;&lt;foreign-keys&gt;&lt;key app="EN" db-id="xfz2sz205tt5doefze4perwwf90tzr9p9ast" timestamp="1739962104"&gt;3376&lt;/key&gt;&lt;/foreign-keys&gt;&lt;ref-type name="Journal Article"&gt;17&lt;/ref-type&gt;&lt;contributors&gt;&lt;authors&gt;&lt;author&gt;Alessandri, S. M.&lt;/author&gt;&lt;author&gt;Lewis, M.&lt;/author&gt;&lt;/authors&gt;&lt;/contributors&gt;&lt;auth-address&gt;Division of Child and Adolescent Psychiatry, Medical College of Pennsylvania/EPPI, Philadelphia 19129, USA.&lt;/auth-address&gt;&lt;titles&gt;&lt;title&gt;Differences in pride and shame in maltreated and nonmaltreated preschoolers&lt;/title&gt;&lt;secondary-title&gt;Child Development&lt;/secondary-title&gt;&lt;alt-title&gt;Child Dev.&lt;/alt-title&gt;&lt;/titles&gt;&lt;periodical&gt;&lt;full-title&gt;Child Dev&lt;/full-title&gt;&lt;abbr-1&gt;Child development&lt;/abbr-1&gt;&lt;/periodical&gt;&lt;pages&gt;1857-69&lt;/pages&gt;&lt;volume&gt;67&lt;/volume&gt;&lt;number&gt;4&lt;/number&gt;&lt;edition&gt;1996/08/01&lt;/edition&gt;&lt;keywords&gt;&lt;keyword&gt;Affect&lt;/keyword&gt;&lt;keyword&gt;*Child Abuse&lt;/keyword&gt;&lt;keyword&gt;*Child, Preschool&lt;/keyword&gt;&lt;keyword&gt;Female&lt;/keyword&gt;&lt;keyword&gt;Humans&lt;/keyword&gt;&lt;keyword&gt;Male&lt;/keyword&gt;&lt;keyword&gt;Maternal Behavior/psychology&lt;/keyword&gt;&lt;keyword&gt;Mother-Child Relations&lt;/keyword&gt;&lt;keyword&gt;Sex Factors&lt;/keyword&gt;&lt;keyword&gt;*Shame&lt;/keyword&gt;&lt;/keywords&gt;&lt;dates&gt;&lt;year&gt;1996&lt;/year&gt;&lt;pub-dates&gt;&lt;date&gt;Aug&lt;/date&gt;&lt;/pub-dates&gt;&lt;/dates&gt;&lt;publisher&gt;Blackwell Publishing Inc.&lt;/publisher&gt;&lt;isbn&gt;0009-3920 (Print)&amp;#xD;0009-3920 (Linking)&lt;/isbn&gt;&lt;accession-num&gt;8890512&lt;/accession-num&gt;&lt;work-type&gt;Article&lt;/work-type&gt;&lt;urls&gt;&lt;related-urls&gt;&lt;url&gt;https://www.ncbi.nlm.nih.gov/pubmed/8890512&lt;/url&gt;&lt;/related-urls&gt;&lt;/urls&gt;&lt;custom2&gt;8890512&lt;/custom2&gt;&lt;electronic-resource-num&gt;10.1111/j.1467-8624.1996.tb01832.x&lt;/electronic-resource-num&gt;&lt;remote-database-name&gt;Scopus&lt;/remote-database-name&gt;&lt;language&gt;English&lt;/language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D77B6" w:rsidRPr="00CD77B6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8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.3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I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mistreatment; physical abuse; sexual abuse; neglect (current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id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PCS  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ehavior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D77B6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Alkhalaf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, 2015</w:t>
            </w:r>
            <w:r w:rsidR="00CD77B6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BbGtoYWxhZjwvQXV0aG9yPjxZZWFyPjIwMTU8L1llYXI+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==
</w:fldData>
              </w:fldChar>
            </w:r>
            <w:r w:rsidR="00CD77B6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BbGtoYWxhZjwvQXV0aG9yPjxZZWFyPjIwMTU8L1llYXI+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==
</w:fldData>
              </w:fldChar>
            </w:r>
            <w:r w:rsidR="00CD77B6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D77B6" w:rsidRPr="00CD77B6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2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audi Arabi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9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6.8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7.2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SP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Verbal abuse; physical abuse (between ages 6 and 18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D77B6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Arslan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&amp; </w:t>
            </w: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Yıldırım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, 202</w:t>
            </w:r>
            <w: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2</w:t>
            </w:r>
            <w:r w:rsidR="00CD77B6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D77B6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Arslan&lt;/Author&gt;&lt;Year&gt;2022&lt;/Year&gt;&lt;RecNum&gt;3380&lt;/RecNum&gt;&lt;DisplayText&gt;&lt;style face="superscript"&gt;3&lt;/style&gt;&lt;/DisplayText&gt;&lt;record&gt;&lt;rec-number&gt;3380&lt;/rec-number&gt;&lt;foreign-keys&gt;&lt;key app="EN" db-id="xfz2sz205tt5doefze4perwwf90tzr9p9ast" timestamp="1739962104"&gt;3380&lt;/key&gt;&lt;/foreign-keys&gt;&lt;ref-type name="Journal Article"&gt;17&lt;/ref-type&gt;&lt;contributors&gt;&lt;authors&gt;&lt;author&gt;Arslan, G.&lt;/author&gt;&lt;author&gt;Yildirim, M.&lt;/author&gt;&lt;/authors&gt;&lt;/contributors&gt;&lt;auth-address&gt;Department of Psychological Counseling and Guidance, Mehmet Akif Ersoy University, Burdur, Turkey.&amp;#xD;Agri Ibrahim Cecen University, Turkey.&lt;/auth-address&gt;&lt;titles&gt;&lt;title&gt;Psychological Maltreatment and Loneliness in Adolescents: Social Ostracism and Affective Experiences&lt;/title&gt;&lt;secondary-title&gt;Psychological Reports&lt;/secondary-title&gt;&lt;alt-title&gt;Psychol. Rep.&lt;/alt-title&gt;&lt;/titles&gt;&lt;periodical&gt;&lt;full-title&gt;Psychological Reports&lt;/full-title&gt;&lt;/periodical&gt;&lt;pages&gt;3028-3048&lt;/pages&gt;&lt;volume&gt;125&lt;/volume&gt;&lt;number&gt;6&lt;/number&gt;&lt;edition&gt;2021/08/17&lt;/edition&gt;&lt;keywords&gt;&lt;keyword&gt;Adolescent&lt;/keyword&gt;&lt;keyword&gt;Child&lt;/keyword&gt;&lt;keyword&gt;*Child Abuse/psychology&lt;/keyword&gt;&lt;keyword&gt;Emotions&lt;/keyword&gt;&lt;keyword&gt;Female&lt;/keyword&gt;&lt;keyword&gt;Humans&lt;/keyword&gt;&lt;keyword&gt;*Loneliness/psychology&lt;/keyword&gt;&lt;keyword&gt;Male&lt;/keyword&gt;&lt;keyword&gt;Ostracism&lt;/keyword&gt;&lt;keyword&gt;Schools&lt;/keyword&gt;&lt;keyword&gt;Students&lt;/keyword&gt;&lt;keyword&gt;Young Adult&lt;/keyword&gt;&lt;keyword&gt;Psychological maltreatment&lt;/keyword&gt;&lt;keyword&gt;adolescence&lt;/keyword&gt;&lt;keyword&gt;affective experiences&lt;/keyword&gt;&lt;keyword&gt;loneliness&lt;/keyword&gt;&lt;/keywords&gt;&lt;dates&gt;&lt;year&gt;2022&lt;/year&gt;&lt;pub-dates&gt;&lt;date&gt;Dec&lt;/date&gt;&lt;/pub-dates&gt;&lt;/dates&gt;&lt;publisher&gt;SAGE Publications Inc.&lt;/publisher&gt;&lt;isbn&gt;1558-691X (Electronic)&amp;#xD;0033-2941 (Linking)&lt;/isbn&gt;&lt;accession-num&gt;34396809&lt;/accession-num&gt;&lt;work-type&gt;Article&lt;/work-type&gt;&lt;urls&gt;&lt;related-urls&gt;&lt;url&gt;https://www.ncbi.nlm.nih.gov/pubmed/34396809&lt;/url&gt;&lt;/related-urls&gt;&lt;/urls&gt;&lt;electronic-resource-num&gt;10.1177/00332941211040430&lt;/electronic-resource-num&gt;&lt;remote-database-name&gt;Scopus&lt;/remote-database-name&gt;&lt;language&gt;English&lt;/language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D77B6" w:rsidRPr="00CD77B6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3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Turkey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79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5.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6.3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M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hildhood terrorizing; childhood corrupting; childhood rejecting; childhood denying emotional responsiveness (lifetim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D77B6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Arslan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, 2017</w:t>
            </w:r>
            <w:r w:rsidR="00CD77B6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BcnNsYW48L0F1dGhvcj48WWVhcj4yMDE3PC9ZZWFyPjxS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=
</w:fldData>
              </w:fldChar>
            </w:r>
            <w:r w:rsidR="00CD77B6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BcnNsYW48L0F1dGhvcj48WWVhcj4yMDE3PC9ZZWFyPjxS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=
</w:fldData>
              </w:fldChar>
            </w:r>
            <w:r w:rsidR="00CD77B6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D77B6" w:rsidRPr="00CD77B6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4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Turkey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82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3.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6.5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M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hildhood terrorizing; childhood corrupting; childhood rejecting; childhood denying emotional responsiveness (lifetim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10B7B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Baugher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4</w:t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Baugher&lt;/Author&gt;&lt;Year&gt;2024&lt;/Year&gt;&lt;RecNum&gt;3381&lt;/RecNum&gt;&lt;DisplayText&gt;&lt;style face="superscript"&gt;5&lt;/style&gt;&lt;/DisplayText&gt;&lt;record&gt;&lt;rec-number&gt;3381&lt;/rec-number&gt;&lt;foreign-keys&gt;&lt;key app="EN" db-id="xfz2sz205tt5doefze4perwwf90tzr9p9ast" timestamp="1739962104"&gt;3381&lt;/key&gt;&lt;/foreign-keys&gt;&lt;ref-type name="Journal Article"&gt;17&lt;/ref-type&gt;&lt;contributors&gt;&lt;authors&gt;&lt;author&gt;Baugher, B. J.&lt;/author&gt;&lt;author&gt;Delahanty, D. L.&lt;/author&gt;&lt;author&gt;Coifman, K. G.&lt;/author&gt;&lt;/authors&gt;&lt;/contributors&gt;&lt;auth-address&gt;Department of Psychological Sciences, Kent State University, Kent, Ohio, USA.&lt;/auth-address&gt;&lt;titles&gt;&lt;title&gt;Recalled protective childhood experiences are associated with positive emotional expression in active-duty firefighters&lt;/title&gt;&lt;secondary-title&gt;Journal of Traumatic Stress&lt;/secondary-title&gt;&lt;/titles&gt;&lt;periodical&gt;&lt;full-title&gt;J Trauma Stress&lt;/full-title&gt;&lt;abbr-1&gt;Journal of traumatic stress&lt;/abbr-1&gt;&lt;/periodical&gt;&lt;pages&gt;187-194&lt;/pages&gt;&lt;volume&gt;37&lt;/volume&gt;&lt;number&gt;1&lt;/number&gt;&lt;edition&gt;2023/11/13&lt;/edition&gt;&lt;keywords&gt;&lt;keyword&gt;Adult&lt;/keyword&gt;&lt;keyword&gt;Humans&lt;/keyword&gt;&lt;keyword&gt;Child, Preschool&lt;/keyword&gt;&lt;keyword&gt;*Firefighters&lt;/keyword&gt;&lt;keyword&gt;*Stress Disorders, Post-Traumatic&lt;/keyword&gt;&lt;keyword&gt;Emotions&lt;/keyword&gt;&lt;keyword&gt;*Resilience, Psychological&lt;/keyword&gt;&lt;keyword&gt;Surveys and Questionnaires&lt;/keyword&gt;&lt;/keywords&gt;&lt;dates&gt;&lt;year&gt;2024&lt;/year&gt;&lt;pub-dates&gt;&lt;date&gt;Feb&lt;/date&gt;&lt;/pub-dates&gt;&lt;/dates&gt;&lt;isbn&gt;1573-6598 (Electronic)&amp;#xD;0894-9867 (Linking)&lt;/isbn&gt;&lt;accession-num&gt;37955950&lt;/accession-num&gt;&lt;urls&gt;&lt;related-urls&gt;&lt;url&gt;https://www.ncbi.nlm.nih.gov/pubmed/37955950&lt;/url&gt;&lt;/related-urls&gt;&lt;/urls&gt;&lt;electronic-resource-num&gt;10.1002/jts.22992&lt;/electronic-resource-num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10B7B" w:rsidRPr="00C10B7B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5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ix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7,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CE-I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hysical abuse; emotional abuse; sexual abuse; household substance abuse; incarcerated family member; household mental illness; domestic violence; parental separation/di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vorce; emotional neglect; physical neglect; bullying; community violence; collective violence (before age 18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ldus</w:t>
            </w:r>
            <w:proofErr w:type="spellEnd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 </w:t>
            </w:r>
            <w:proofErr w:type="spellStart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FaceReader</w:t>
            </w:r>
            <w:proofErr w:type="spellEnd"/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ehavior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10B7B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Bendezú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2</w:t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ZW5kZXp1PC9BdXRob3I+PFllYXI+MjAyMjwvWWVhcj48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ZW5kZXp1PC9BdXRob3I+PFllYXI+MjAyMjwvWWVhcj48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10B7B" w:rsidRPr="00C10B7B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6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3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ix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3.9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lifetim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C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DI-Y; K-SADS–PL (PASI subscales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;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br/>
              <w:t xml:space="preserve">passive or active suicidal </w:t>
            </w:r>
            <w:proofErr w:type="spellStart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ideation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  <w:vertAlign w:val="superscript"/>
              </w:rPr>
              <w:t>c</w:t>
            </w:r>
            <w:proofErr w:type="spellEnd"/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10B7B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Bonano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02</w:t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Bonanno&lt;/Author&gt;&lt;Year&gt;2002&lt;/Year&gt;&lt;RecNum&gt;3383&lt;/RecNum&gt;&lt;DisplayText&gt;&lt;style face="superscript"&gt;7&lt;/style&gt;&lt;/DisplayText&gt;&lt;record&gt;&lt;rec-number&gt;3383&lt;/rec-number&gt;&lt;foreign-keys&gt;&lt;key app="EN" db-id="xfz2sz205tt5doefze4perwwf90tzr9p9ast" timestamp="1739962104"&gt;3383&lt;/key&gt;&lt;/foreign-keys&gt;&lt;ref-type name="Journal Article"&gt;17&lt;/ref-type&gt;&lt;contributors&gt;&lt;authors&gt;&lt;author&gt;Bonanno, George A.&lt;/author&gt;&lt;author&gt;Keltner, Dacher&lt;/author&gt;&lt;author&gt;Noll, Jennie G.&lt;/author&gt;&lt;author&gt;Putnam, Frank W.&lt;/author&gt;&lt;author&gt;Trickett, Penelope K.&lt;/author&gt;&lt;author&gt;LeJeune, Jenna&lt;/author&gt;&lt;author&gt;Anderson, Cameron&lt;/author&gt;&lt;/authors&gt;&lt;/contributors&gt;&lt;titles&gt;&lt;title&gt;When the face reveals what words do not: Facial expressions of emotion, smiling, and the willingness to disclose childhood sexual abuse&lt;/title&gt;&lt;secondary-title&gt;Journal of Personality and Social Psychology&lt;/secondary-title&gt;&lt;/titles&gt;&lt;periodical&gt;&lt;full-title&gt;Journal of Personality and Social Psychology&lt;/full-title&gt;&lt;/periodical&gt;&lt;pages&gt;94-110&lt;/pages&gt;&lt;volume&gt;83&lt;/volume&gt;&lt;number&gt;1&lt;/number&gt;&lt;section&gt;94&lt;/section&gt;&lt;dates&gt;&lt;year&gt;2002&lt;/year&gt;&lt;pub-dates&gt;&lt;date&gt;Jul&lt;/date&gt;&lt;/pub-dates&gt;&lt;/dates&gt;&lt;isbn&gt;0022-3514&lt;/isbn&gt;&lt;accession-num&gt;WOS:000176293700006&lt;/accession-num&gt;&lt;urls&gt;&lt;related-urls&gt;&lt;url&gt;&lt;style face="underline" font="default" size="100%"&gt;&amp;lt;Go to ISI&amp;gt;://WOS:000176293700006&lt;/style&gt;&lt;/url&gt;&lt;/related-urls&gt;&lt;/urls&gt;&lt;electronic-resource-num&gt;10.1037/0022-3514.83.1.94&lt;/electronic-resource-num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10B7B" w:rsidRPr="00C10B7B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7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9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8.2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Official records; CAHQ; CTI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hildhood sexual abuse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FAC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ehavior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10B7B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Bradley et al, 2013</w:t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Bradley&lt;/Author&gt;&lt;Year&gt;2013&lt;/Year&gt;&lt;RecNum&gt;3384&lt;/RecNum&gt;&lt;DisplayText&gt;&lt;style face="superscript"&gt;8&lt;/style&gt;&lt;/DisplayText&gt;&lt;record&gt;&lt;rec-number&gt;3384&lt;/rec-number&gt;&lt;foreign-keys&gt;&lt;key app="EN" db-id="xfz2sz205tt5doefze4perwwf90tzr9p9ast" timestamp="1739962104"&gt;3384&lt;/key&gt;&lt;/foreign-keys&gt;&lt;ref-type name="Journal Article"&gt;17&lt;/ref-type&gt;&lt;contributors&gt;&lt;authors&gt;&lt;author&gt;Bradley, B.&lt;/author&gt;&lt;author&gt;Davis, T. A.&lt;/author&gt;&lt;author&gt;Wingo, A. P.&lt;/author&gt;&lt;author&gt;Mercer, K. B.&lt;/author&gt;&lt;author&gt;Ressler, K. J.&lt;/author&gt;&lt;/authors&gt;&lt;/contributors&gt;&lt;auth-address&gt;Atlanta VAMC, Department of Psychiatry and Behavioral Sciences, Emory University, Atlanta, GA, USA.&lt;/auth-address&gt;&lt;titles&gt;&lt;title&gt;Family environment and adult resilience: contributions of positive parenting and the oxytocin receptor gene&lt;/title&gt;&lt;secondary-title&gt;European Journal of Psychotraumatology&lt;/secondary-title&gt;&lt;alt-title&gt;Eur. J. Psychotraumatology&lt;/alt-title&gt;&lt;/titles&gt;&lt;periodical&gt;&lt;full-title&gt;European Journal of Psychotraumatology&lt;/full-title&gt;&lt;abbr-1&gt;Eur J Psychotraumato&lt;/abbr-1&gt;&lt;/periodical&gt;&lt;volume&gt;4&lt;/volume&gt;&lt;number&gt;SUPPL.&lt;/number&gt;&lt;edition&gt;2013/09/24&lt;/edition&gt;&lt;keywords&gt;&lt;keyword&gt;Childhood maltreatment&lt;/keyword&gt;&lt;keyword&gt;Connor-Davidson Resilience Scale (CD-RISC)&lt;/keyword&gt;&lt;keyword&gt;Oxtr&lt;/keyword&gt;&lt;keyword&gt;abuse&lt;/keyword&gt;&lt;keyword&gt;family environment&lt;/keyword&gt;&lt;keyword&gt;oxytocin&lt;/keyword&gt;&lt;keyword&gt;positive affect&lt;/keyword&gt;&lt;keyword&gt;resilience&lt;/keyword&gt;&lt;keyword&gt;rs53576&lt;/keyword&gt;&lt;/keywords&gt;&lt;dates&gt;&lt;year&gt;2013&lt;/year&gt;&lt;/dates&gt;&lt;publisher&gt;Co-Action Publishing&lt;/publisher&gt;&lt;isbn&gt;2000-8066 (Print)&amp;#xD;2000-8066 (Electronic)&amp;#xD;2000-8066 (Linking)&lt;/isbn&gt;&lt;accession-num&gt;24058725&lt;/accession-num&gt;&lt;work-type&gt;Article&lt;/work-type&gt;&lt;urls&gt;&lt;related-urls&gt;&lt;url&gt;https://www.ncbi.nlm.nih.gov/pubmed/24058725&lt;/url&gt;&lt;/related-urls&gt;&lt;/urls&gt;&lt;custom2&gt;PMC3778209&lt;/custom2&gt;&lt;custom7&gt;21659&lt;/custom7&gt;&lt;electronic-resource-num&gt;10.3402/ejpt.v4i0.21659&lt;/electronic-resource-num&gt;&lt;remote-database-name&gt;Scopus&lt;/remote-database-name&gt;&lt;language&gt;English&lt;/language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10B7B" w:rsidRPr="00C10B7B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8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1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9.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4.8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repor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PS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TSD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10B7B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Brick et al, 2021</w:t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cmljazwvQXV0aG9yPjxZZWFyPjIwMjE8L1llYXI+PFJl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cmljazwvQXV0aG9yPjxZZWFyPjIwMjE8L1llYXI+PFJl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10B7B" w:rsidRPr="00C10B7B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9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3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epea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7.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0.9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10B7B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Brodski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&amp; </w:t>
            </w: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Hutz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, 2012</w:t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cm9kc2tpPC9BdXRob3I+PFllYXI+MjAxMjwvWWVhcj48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cm9kc2tpPC9BdXRob3I+PFllYXI+MjAxMjwvWWVhcj48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10B7B" w:rsidRPr="00C10B7B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0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ra</w:t>
            </w:r>
            <w:r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z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i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9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5.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0.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repor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10B7B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Brunto</w:t>
            </w:r>
            <w: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n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&amp; Dryer, 2024</w:t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cnVudG9uPC9BdXRob3I+PFllYXI+MjAyNDwvWWVhcj48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cnVudG9uPC9BdXRob3I+PFllYXI+MjAyNDwvWWVhcj48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10B7B" w:rsidRPr="00C10B7B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1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ustrali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9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7.1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CE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Emotional abuse; physical abuse; sexual abuse; emotional neglect; physical neglect; living with someone with substance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abuse, mental illness, or incarceration; exposure to domestic violence (before age 18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repor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SF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10B7B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Burton et al, 2018</w:t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dXJ0b248L0F1dGhvcj48WWVhcj4yMDE4PC9ZZWFyPjxS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dXJ0b248L0F1dGhvcj48WWVhcj4yMDE4PC9ZZWFyPjxS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10B7B" w:rsidRPr="00C10B7B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2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1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0.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2.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PQ; PI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Poor monitoring; inconsistent discipline; corporal punishment; parent focused </w:t>
            </w:r>
            <w:proofErr w:type="spellStart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rentification</w:t>
            </w:r>
            <w:proofErr w:type="spellEnd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; sibling focused </w:t>
            </w:r>
            <w:proofErr w:type="spellStart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rentification</w:t>
            </w:r>
            <w:proofErr w:type="spellEnd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 (lifetim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repor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C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10B7B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Carlton et al, 2021</w:t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Carlton&lt;/Author&gt;&lt;Year&gt;2021&lt;/Year&gt;&lt;RecNum&gt;3390&lt;/RecNum&gt;&lt;DisplayText&gt;&lt;style face="superscript"&gt;13&lt;/style&gt;&lt;/DisplayText&gt;&lt;record&gt;&lt;rec-number&gt;3390&lt;/rec-number&gt;&lt;foreign-keys&gt;&lt;key app="EN" db-id="xfz2sz205tt5doefze4perwwf90tzr9p9ast" timestamp="1739962104"&gt;3390&lt;/key&gt;&lt;/foreign-keys&gt;&lt;ref-type name="Journal Article"&gt;17&lt;/ref-type&gt;&lt;contributors&gt;&lt;authors&gt;&lt;author&gt;Carlton, C. N.&lt;/author&gt;&lt;author&gt;Garcia, K. M.&lt;/author&gt;&lt;author&gt;Sullivan-Toole, H.&lt;/author&gt;&lt;author&gt;Stanton, K.&lt;/author&gt;&lt;author&gt;McDonnell, C. G.&lt;/author&gt;&lt;author&gt;Richey, J. A.&lt;/author&gt;&lt;/authors&gt;&lt;/contributors&gt;&lt;auth-address&gt;Virginia Tech, Department of Psychology, USA.&amp;#xD;Temple University, Department of Psychology, USA.&lt;/auth-address&gt;&lt;titles&gt;&lt;title&gt;From childhood maltreatment to adult inflammation: Evidence for the mediational status of social anxiety and low positive affect&lt;/title&gt;&lt;secondary-title&gt;Brain Behav Immun Health&lt;/secondary-title&gt;&lt;alt-title&gt;Brain, behavior, &amp;amp; immunity - health&lt;/alt-title&gt;&lt;/titles&gt;&lt;periodical&gt;&lt;full-title&gt;Brain Behav Immun Health&lt;/full-title&gt;&lt;abbr-1&gt;Brain, behavior, &amp;amp; immunity - health&lt;/abbr-1&gt;&lt;/periodical&gt;&lt;alt-periodical&gt;&lt;full-title&gt;Brain Behav Immun Health&lt;/full-title&gt;&lt;abbr-1&gt;Brain, behavior, &amp;amp; immunity - health&lt;/abbr-1&gt;&lt;/alt-periodical&gt;&lt;pages&gt;100366&lt;/pages&gt;&lt;volume&gt;18&lt;/volume&gt;&lt;edition&gt;2021/10/28&lt;/edition&gt;&lt;keywords&gt;&lt;keyword&gt;Childhood maltreatment&lt;/keyword&gt;&lt;keyword&gt;Il-6&lt;/keyword&gt;&lt;keyword&gt;Mindfulness&lt;/keyword&gt;&lt;keyword&gt;Positive affect&lt;/keyword&gt;&lt;keyword&gt;Social anxiety&lt;/keyword&gt;&lt;/keywords&gt;&lt;dates&gt;&lt;year&gt;2021&lt;/year&gt;&lt;pub-dates&gt;&lt;date&gt;Dec&lt;/date&gt;&lt;/pub-dates&gt;&lt;/dates&gt;&lt;isbn&gt;2666-3546 (Electronic)&amp;#xD;2666-3546 (Linking)&lt;/isbn&gt;&lt;accession-num&gt;34704081&lt;/accession-num&gt;&lt;urls&gt;&lt;related-urls&gt;&lt;url&gt;https://www.ncbi.nlm.nih.gov/pubmed/34704081&lt;/url&gt;&lt;/related-urls&gt;&lt;/urls&gt;&lt;custom2&gt;PMC8526764&lt;/custom2&gt;&lt;electronic-resource-num&gt;10.1016/j.bbih.2021.100366&lt;/electronic-resource-num&gt;&lt;remote-database-provider&gt;NLM&lt;/remote-database-provider&gt;&lt;language&gt;eng&lt;/language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10B7B" w:rsidRPr="00C10B7B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3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2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2.2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A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ocial anxiety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10B7B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Cavazzoni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</w:t>
            </w:r>
            <w: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2</w:t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YXZhenpvbmk8L0F1dGhvcj48WWVhcj4yMDIyPC9ZZWFy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YXZhenpvbmk8L0F1dGhvcj48WWVhcj4yMDIyPC9ZZWFy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10B7B" w:rsidRPr="00C10B7B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4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lestin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5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.2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Ad-hoc questions 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efugee children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repor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C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IES-1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TSD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10B7B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Cipriano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1</w:t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aXByaWFubzwvQXV0aG9yPjxZZWFyPjIwMTE8L1llYXI+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aXByaWFubzwvQXV0aG9yPjxZZWFyPjIwMTE8L1llYXI+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10B7B" w:rsidRPr="00C10B7B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5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9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3.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.7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CS (official records); CT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emotional neglect; physical neglect; exposure to family violence (lifetim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OCTS-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ehavior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D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proble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10B7B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Cohen et al, 202</w:t>
            </w:r>
            <w: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2</w:t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b2hlbjwvQXV0aG9yPjxZZWFyPjIwMjI8L1llYXI+PFJl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b2hlbjwvQXV0aG9yPjxZZWFyPjIwMjI8L1llYXI+PFJl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10B7B" w:rsidRPr="00C10B7B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6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6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itudi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75.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9.4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; MNB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emotional support neglect; physical neglect; monitoring/supervision neglect; educational support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nticipatory 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TEP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CL-5-(anhedonia subscale; negative affect subscale); CESD-20 (anhedonia; negative mood subscales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TSD symptoms; depressive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10B7B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Corcor</w:t>
            </w: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an &amp; McNulty, 2018</w:t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b3Jjb3JhbjwvQXV0aG9yPjxZZWFyPjIwMTg8L1llYXI+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b3Jjb3JhbjwvQXV0aG9yPjxZZWFyPjIwMTg8L1llYXI+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10B7B" w:rsidRPr="00C10B7B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7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Irelan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19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cross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non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76.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3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22.0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ACE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Emotional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abuse; physical abuse; sexual abuse; emotional neglect; physical neglect; household dysfunction (before age 18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not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repor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PANA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subj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DASS-2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ive, anxiety, and stress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10B7B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Crandall et al, 2019</w:t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cmFuZGFsbDwvQXV0aG9yPjxZZWFyPjIwMTk8L1llYXI+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cmFuZGFsbDwvQXV0aG9yPjxZZWFyPjIwMTk8L1llYXI+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10B7B" w:rsidRPr="00C10B7B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8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4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1.8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4.5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RFSS ACE modu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household dysfunction (before age 18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ratitud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Q-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ADR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10B7B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de </w:t>
            </w: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Abreu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3</w:t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kZSBBYnJldTwvQXV0aG9yPjxZZWFyPjIwMjM8L1llYXI+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kZSBBYnJldTwvQXV0aG9yPjxZZWFyPjIwMjM8L1llYXI+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10B7B" w:rsidRPr="00C10B7B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9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uxembourg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6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ix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4.5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AT-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hysical abuse; emotional abuse; sexual abuse; household substance abuse; incarcerated family member; household mental illness; domestic violence; parental separation/divorce; emotional neglect; physical neglect; bullying; community violence; collective violence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WB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WHO-5 WBI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MFQ; SCARED (GAD subscale); SD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;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br/>
              <w:t>anxiety symptoms;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br/>
              <w:t>internalizing symptoms; externalizing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10B7B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DePierro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8 (study 1)</w:t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DePierro&lt;/Author&gt;&lt;Year&gt;2018&lt;/Year&gt;&lt;RecNum&gt;3402&lt;/RecNum&gt;&lt;DisplayText&gt;&lt;style face="superscript"&gt;20&lt;/style&gt;&lt;/DisplayText&gt;&lt;record&gt;&lt;rec-number&gt;3402&lt;/rec-number&gt;&lt;foreign-keys&gt;&lt;key app="EN" db-id="xfz2sz205tt5doefze4perwwf90tzr9p9ast" timestamp="1739962104"&gt;3402&lt;/key&gt;&lt;/foreign-keys&gt;&lt;ref-type name="Journal Article"&gt;17&lt;/ref-type&gt;&lt;contributors&gt;&lt;authors&gt;&lt;author&gt;DePierro, J.&lt;/author&gt;&lt;author&gt;D&amp;apos;Andrea, W.&lt;/author&gt;&lt;author&gt;Frewen, P.&lt;/author&gt;&lt;author&gt;Todman, M.&lt;/author&gt;&lt;/authors&gt;&lt;/contributors&gt;&lt;auth-address&gt;WTC Health Program Clinical Center of Excellence, NYU School of Medicine.&amp;#xD;Department of Psychology, The New School.&amp;#xD;Department of Psychology, University of Western Ontario.&lt;/auth-address&gt;&lt;titles&gt;&lt;title&gt;Alterations in positive affect: Relationship to symptoms, traumatic experiences, and affect ratings&lt;/title&gt;&lt;secondary-title&gt;Psychological Trauma: Theory, Research, Practice, and Policy&lt;/secondary-title&gt;&lt;/titles&gt;&lt;periodical&gt;&lt;full-title&gt;Psychological Trauma: Theory, Research, Practice, and Policy&lt;/full-title&gt;&lt;/periodical&gt;&lt;pages&gt;585-593&lt;/pages&gt;&lt;volume&gt;10&lt;/volume&gt;&lt;number&gt;5&lt;/number&gt;&lt;edition&gt;2017/10/06&lt;/edition&gt;&lt;keywords&gt;&lt;keyword&gt;Adolescent&lt;/keyword&gt;&lt;keyword&gt;Adult&lt;/keyword&gt;&lt;keyword&gt;*Affect&lt;/keyword&gt;&lt;keyword&gt;Age Factors&lt;/keyword&gt;&lt;keyword&gt;Anhedonia&lt;/keyword&gt;&lt;keyword&gt;Educational Status&lt;/keyword&gt;&lt;keyword&gt;Female&lt;/keyword&gt;&lt;keyword&gt;Humans&lt;/keyword&gt;&lt;keyword&gt;Male&lt;/keyword&gt;&lt;keyword&gt;Middle Aged&lt;/keyword&gt;&lt;keyword&gt;Regression Analysis&lt;/keyword&gt;&lt;keyword&gt;Stress Disorders, Post-Traumatic/*psychology&lt;/keyword&gt;&lt;keyword&gt;Young Adult&lt;/keyword&gt;&lt;/keywords&gt;&lt;dates&gt;&lt;year&gt;2018&lt;/year&gt;&lt;pub-dates&gt;&lt;date&gt;Sep&lt;/date&gt;&lt;/pub-dates&gt;&lt;/dates&gt;&lt;pub-location&gt;US&lt;/pub-location&gt;&lt;publisher&gt;Educational Publishing Foundation&lt;/publisher&gt;&lt;isbn&gt;1942-969X (Electronic)&amp;#xD;1942-969X (Linking)&lt;/isbn&gt;&lt;accession-num&gt;28981314&lt;/accession-num&gt;&lt;urls&gt;&lt;related-urls&gt;&lt;url&gt;https://www.ncbi.nlm.nih.gov/pubmed/28981314&lt;/url&gt;&lt;/related-urls&gt;&lt;/urls&gt;&lt;electronic-resource-num&gt;10.1037/tra0000317&lt;/electronic-resource-num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10B7B" w:rsidRPr="00C10B7B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20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8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2.0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ositive emotionality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HDIS-P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SI-DEP; PCL-C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; PTSD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10B7B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DePierro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</w:t>
            </w: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2018 (study 2)</w:t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DePierro&lt;/Author&gt;&lt;Year&gt;2018&lt;/Year&gt;&lt;RecNum&gt;3402&lt;/RecNum&gt;&lt;DisplayText&gt;&lt;style face="superscript"&gt;20&lt;/style&gt;&lt;/DisplayText&gt;&lt;record&gt;&lt;rec-number&gt;3402&lt;/rec-number&gt;&lt;foreign-keys&gt;&lt;key app="EN" db-id="xfz2sz205tt5doefze4perwwf90tzr9p9ast" timestamp="1739962104"&gt;3402&lt;/key&gt;&lt;/foreign-keys&gt;&lt;ref-type name="Journal Article"&gt;17&lt;/ref-type&gt;&lt;contributors&gt;&lt;authors&gt;&lt;author&gt;DePierro, J.&lt;/author&gt;&lt;author&gt;D&amp;apos;Andrea, W.&lt;/author&gt;&lt;author&gt;Frewen, P.&lt;/author&gt;&lt;author&gt;Todman, M.&lt;/author&gt;&lt;/authors&gt;&lt;/contributors&gt;&lt;auth-address&gt;WTC Health Program Clinical Center of Excellence, NYU School of Medicine.&amp;#xD;Department of Psychology, The New School.&amp;#xD;Department of Psychology, University of Western Ontario.&lt;/auth-address&gt;&lt;titles&gt;&lt;title&gt;Alterations in positive affect: Relationship to symptoms, traumatic experiences, and affect ratings&lt;/title&gt;&lt;secondary-title&gt;Psychological Trauma: Theory, Research, Practice, and Policy&lt;/secondary-title&gt;&lt;/titles&gt;&lt;periodical&gt;&lt;full-title&gt;Psychological Trauma: Theory, Research, Practice, and Policy&lt;/full-title&gt;&lt;/periodical&gt;&lt;pages&gt;585-593&lt;/pages&gt;&lt;volume&gt;10&lt;/volume&gt;&lt;number&gt;5&lt;/number&gt;&lt;edition&gt;2017/10/06&lt;/edition&gt;&lt;keywords&gt;&lt;keyword&gt;Adolescent&lt;/keyword&gt;&lt;keyword&gt;Adult&lt;/keyword&gt;&lt;keyword&gt;*Affect&lt;/keyword&gt;&lt;keyword&gt;Age Factors&lt;/keyword&gt;&lt;keyword&gt;Anhedonia&lt;/keyword&gt;&lt;keyword&gt;Educational Status&lt;/keyword&gt;&lt;keyword&gt;Female&lt;/keyword&gt;&lt;keyword&gt;Humans&lt;/keyword&gt;&lt;keyword&gt;Male&lt;/keyword&gt;&lt;keyword&gt;Middle Aged&lt;/keyword&gt;&lt;keyword&gt;Regression Analysis&lt;/keyword&gt;&lt;keyword&gt;Stress Disorders, Post-Traumatic/*psychology&lt;/keyword&gt;&lt;keyword&gt;Young Adult&lt;/keyword&gt;&lt;/keywords&gt;&lt;dates&gt;&lt;year&gt;2018&lt;/year&gt;&lt;pub-dates&gt;&lt;date&gt;Sep&lt;/date&gt;&lt;/pub-dates&gt;&lt;/dates&gt;&lt;pub-location&gt;US&lt;/pub-location&gt;&lt;publisher&gt;Educational Publishing Foundation&lt;/publisher&gt;&lt;isbn&gt;1942-969X (Electronic)&amp;#xD;1942-969X (Linking)&lt;/isbn&gt;&lt;accession-num&gt;28981314&lt;/accession-num&gt;&lt;urls&gt;&lt;related-urls&gt;&lt;url&gt;https://www.ncbi.nlm.nih.gov/pubmed/28981314&lt;/url&gt;&lt;/related-urls&gt;&lt;/urls&gt;&lt;electronic-resource-num&gt;10.1037/tra0000317&lt;/electronic-resource-num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10B7B" w:rsidRPr="00C10B7B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20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8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non-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66.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2.4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Emotional abuse;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physical 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 xml:space="preserve">Positive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emotionality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HDIS-P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BSI-DEP; PCL-C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Depressive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symptoms; PTSD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10B7B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Dokuz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2</w:t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Eb2t1ejwvQXV0aG9yPjxZZWFyPjIwMjI8L1llYXI+PFJl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Eb2t1ejwvQXV0aG9yPjxZZWFyPjIwMjI8L1llYXI+PFJl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10B7B" w:rsidRPr="00C10B7B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21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Turkey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epea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7.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2.7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nai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10B7B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Drukker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0</w:t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EcnVra2VyPC9BdXRob3I+PFllYXI+MjAyMDwvWWVhcj48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EcnVra2VyPC9BdXRob3I+PFllYXI+MjAyMDwvWWVhcj48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</w:fldData>
              </w:fldChar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10B7B" w:rsidRPr="00C10B7B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22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etherland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epea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6.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6.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10B7B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Erato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</w:t>
            </w:r>
            <w: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4</w:t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Erato&lt;/Author&gt;&lt;Year&gt;2024&lt;/Year&gt;&lt;RecNum&gt;3407&lt;/RecNum&gt;&lt;DisplayText&gt;&lt;style face="superscript"&gt;23&lt;/style&gt;&lt;/DisplayText&gt;&lt;record&gt;&lt;rec-number&gt;3407&lt;/rec-number&gt;&lt;foreign-keys&gt;&lt;key app="EN" db-id="xfz2sz205tt5doefze4perwwf90tzr9p9ast" timestamp="1739962104"&gt;3407&lt;/key&gt;&lt;/foreign-keys&gt;&lt;ref-type name="Journal Article"&gt;17&lt;/ref-type&gt;&lt;contributors&gt;&lt;authors&gt;&lt;author&gt;Erato, G.&lt;/author&gt;&lt;author&gt;Shreffler, K. M.&lt;/author&gt;&lt;author&gt;Ciciolla, L.&lt;/author&gt;&lt;author&gt;Quigley, A.&lt;/author&gt;&lt;author&gt;Addante, S.&lt;/author&gt;&lt;/authors&gt;&lt;/contributors&gt;&lt;auth-address&gt;Department of Psychology, Oklahoma State University, Stillwater, OK, USA.&amp;#xD;College of Nursing, University of Oklahoma Health Sciences Center, Oklahoma, OK, USA.&lt;/auth-address&gt;&lt;titles&gt;&lt;title&gt;Maternal childhood adversity and pregnancy intentions as predictors of pregnancy happiness&lt;/title&gt;&lt;secondary-title&gt;Journal of Reproductive and Infant Psychology&lt;/secondary-title&gt;&lt;/titles&gt;&lt;periodical&gt;&lt;full-title&gt;Journal of Reproductive and Infant Psychology&lt;/full-title&gt;&lt;/periodical&gt;&lt;pages&gt;180-193&lt;/pages&gt;&lt;volume&gt;42&lt;/volume&gt;&lt;number&gt;2&lt;/number&gt;&lt;edition&gt;2022/07/13&lt;/edition&gt;&lt;keywords&gt;&lt;keyword&gt;Infant&lt;/keyword&gt;&lt;keyword&gt;Child&lt;/keyword&gt;&lt;keyword&gt;Pregnancy&lt;/keyword&gt;&lt;keyword&gt;Female&lt;/keyword&gt;&lt;keyword&gt;Humans&lt;/keyword&gt;&lt;keyword&gt;*Pregnancy, Unplanned&lt;/keyword&gt;&lt;keyword&gt;Pregnancy, Unwanted&lt;/keyword&gt;&lt;keyword&gt;Happiness&lt;/keyword&gt;&lt;keyword&gt;Intention&lt;/keyword&gt;&lt;keyword&gt;*Adverse Childhood Experiences&lt;/keyword&gt;&lt;keyword&gt;Pregnancy happiness&lt;/keyword&gt;&lt;keyword&gt;adverse childhood experiences&lt;/keyword&gt;&lt;keyword&gt;attitudes&lt;/keyword&gt;&lt;keyword&gt;intentions&lt;/keyword&gt;&lt;keyword&gt;unintended pregnancy&lt;/keyword&gt;&lt;/keywords&gt;&lt;dates&gt;&lt;year&gt;2024&lt;/year&gt;&lt;pub-dates&gt;&lt;date&gt;Mar&lt;/date&gt;&lt;/pub-dates&gt;&lt;/dates&gt;&lt;isbn&gt;1469-672X (Electronic)&amp;#xD;0264-6838 (Print)&amp;#xD;0264-6838 (Linking)&lt;/isbn&gt;&lt;accession-num&gt;35819014&lt;/accession-num&gt;&lt;urls&gt;&lt;related-urls&gt;&lt;url&gt;https://www.ncbi.nlm.nih.gov/pubmed/35819014&lt;/url&gt;&lt;/related-urls&gt;&lt;/urls&gt;&lt;custom2&gt;PMC9834437&lt;/custom2&gt;&lt;electronic-resource-num&gt;10.1080/02646838.2022.2097208&lt;/electronic-resource-num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10B7B" w:rsidRPr="00C10B7B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23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7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5.3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CE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; household dysfunction (before age 18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Happines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nai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10B7B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Etter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3</w:t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10B7B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Etter&lt;/Author&gt;&lt;Year&gt;2013&lt;/Year&gt;&lt;RecNum&gt;3408&lt;/RecNum&gt;&lt;DisplayText&gt;&lt;style face="superscript"&gt;24&lt;/style&gt;&lt;/DisplayText&gt;&lt;record&gt;&lt;rec-number&gt;3408&lt;/rec-number&gt;&lt;foreign-keys&gt;&lt;key app="EN" db-id="xfz2sz205tt5doefze4perwwf90tzr9p9ast" timestamp="1739962104"&gt;3408&lt;/key&gt;&lt;/foreign-keys&gt;&lt;ref-type name="Journal Article"&gt;17&lt;/ref-type&gt;&lt;contributors&gt;&lt;authors&gt;&lt;author&gt;Etter, D. W.&lt;/author&gt;&lt;author&gt;Gauthier, J. R.&lt;/author&gt;&lt;author&gt;McDade-Montez, E.&lt;/author&gt;&lt;author&gt;Cloitre, M.&lt;/author&gt;&lt;author&gt;Carlson, E. B.&lt;/author&gt;&lt;/authors&gt;&lt;/contributors&gt;&lt;auth-address&gt;PGSP-Stanford Psy.D. Consortium, Palo Alto University, Palo Alto, CA, USA.&lt;/auth-address&gt;&lt;titles&gt;&lt;title&gt;Positive affect, childhood adversity, and psychopathology in psychiatric inpatients&lt;/title&gt;&lt;secondary-title&gt;European Journal of Psychotraumatology&lt;/secondary-title&gt;&lt;alt-title&gt;Eur. J. Psychotraumatology&lt;/alt-title&gt;&lt;/titles&gt;&lt;periodical&gt;&lt;full-title&gt;European Journal of Psychotraumatology&lt;/full-title&gt;&lt;abbr-1&gt;Eur J Psychotraumato&lt;/abbr-1&gt;&lt;/periodical&gt;&lt;volume&gt;4&lt;/volume&gt;&lt;number&gt;SUPPL.&lt;/number&gt;&lt;edition&gt;2013/08/16&lt;/edition&gt;&lt;keywords&gt;&lt;keyword&gt;childhood adversity&lt;/keyword&gt;&lt;keyword&gt;positive affect&lt;/keyword&gt;&lt;keyword&gt;sexual abuse&lt;/keyword&gt;&lt;keyword&gt;social support&lt;/keyword&gt;&lt;keyword&gt;trauma&lt;/keyword&gt;&lt;/keywords&gt;&lt;dates&gt;&lt;year&gt;2013&lt;/year&gt;&lt;/dates&gt;&lt;publisher&gt;Co-Action Publishing&lt;/publisher&gt;&lt;isbn&gt;2000-8066 (Print)&amp;#xD;2000-8066 (Electronic)&amp;#xD;2000-8066 (Linking)&lt;/isbn&gt;&lt;accession-num&gt;23946881&lt;/accession-num&gt;&lt;work-type&gt;Article&lt;/work-type&gt;&lt;urls&gt;&lt;related-urls&gt;&lt;url&gt;https://www.ncbi.nlm.nih.gov/pubmed/23946881&lt;/url&gt;&lt;/related-urls&gt;&lt;/urls&gt;&lt;custom2&gt;PMC3742840&lt;/custom2&gt;&lt;custom7&gt;20771&lt;/custom7&gt;&lt;electronic-resource-num&gt;10.3402/ejpt.v4i0.20771&lt;/electronic-resource-num&gt;&lt;remote-database-name&gt;Scopus&lt;/remote-database-name&gt;&lt;language&gt;English&lt;/language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10B7B" w:rsidRPr="00C10B7B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24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7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7.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S based interview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hysical abuse; sexual abuse (childhood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interview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  <w:lang w:val="it-IT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  <w:lang w:val="it-IT"/>
              </w:rPr>
              <w:t xml:space="preserve">SCL-90-R; SI-SDB; SI-PTSD 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Depressive symptoms; self-destructive </w:t>
            </w:r>
            <w:proofErr w:type="spellStart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ehaviors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  <w:vertAlign w:val="superscript"/>
              </w:rPr>
              <w:t>d</w:t>
            </w:r>
            <w:proofErr w:type="spellEnd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; PTSD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Fillingim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&amp; Edwards, 2005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GaWxsaW5naW08L0F1dGhvcj48WWVhcj4yMDA1PC9ZZWFy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GaWxsaW5naW08L0F1dGhvcj48WWVhcj4yMDA1PC9ZZWFy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25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1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0.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PAH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hysical abuse; sexual abuse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OMS-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Fitzgerald &amp; </w:t>
            </w: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Berthiaume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, 2021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GaXR6Z2VyYWxkPC9BdXRob3I+PFllYXI+MjAyMTwvWWVh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=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GaXR6Z2VyYWxkPC9BdXRob3I+PFllYXI+MjAyMTwvWWVh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=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26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10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ospectiv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non-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50.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3.6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Ad-hoc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 xml:space="preserve">questions 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 xml:space="preserve">Emotional abuse;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physical abuse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longer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 xml:space="preserve">Ad-hoc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questionnai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subjectiv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 xml:space="preserve">Fitzgerald &amp; </w:t>
            </w: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Esplin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, 2022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Fitzgerald&lt;/Author&gt;&lt;Year&gt;2022&lt;/Year&gt;&lt;RecNum&gt;3412&lt;/RecNum&gt;&lt;DisplayText&gt;&lt;style face="superscript"&gt;27&lt;/style&gt;&lt;/DisplayText&gt;&lt;record&gt;&lt;rec-number&gt;3412&lt;/rec-number&gt;&lt;foreign-keys&gt;&lt;key app="EN" db-id="xfz2sz205tt5doefze4perwwf90tzr9p9ast" timestamp="1739962104"&gt;3412&lt;/key&gt;&lt;/foreign-keys&gt;&lt;ref-type name="Journal Article"&gt;17&lt;/ref-type&gt;&lt;contributors&gt;&lt;authors&gt;&lt;author&gt;Fitzgerald, Michael&lt;/author&gt;&lt;author&gt;Esplin, Jacob A.&lt;/author&gt;&lt;/authors&gt;&lt;/contributors&gt;&lt;auth-address&gt;University of Southern Mississippi, Hattiesburg, MS, United States&lt;/auth-address&gt;&lt;titles&gt;&lt;title&gt;Marital Quality as a Mechanism Linking Childhood Abuse to Mental Health&lt;/title&gt;&lt;secondary-title&gt;Journal of Family Issues&lt;/secondary-title&gt;&lt;alt-title&gt;J. Fam. Issues&lt;/alt-title&gt;&lt;/titles&gt;&lt;periodical&gt;&lt;full-title&gt;Journal of Family Issues&lt;/full-title&gt;&lt;abbr-1&gt;J. Fam. Issues&lt;/abbr-1&gt;&lt;/periodical&gt;&lt;alt-periodical&gt;&lt;full-title&gt;Journal of Family Issues&lt;/full-title&gt;&lt;abbr-1&gt;J. Fam. Issues&lt;/abbr-1&gt;&lt;/alt-periodical&gt;&lt;pages&gt;1488-1507&lt;/pages&gt;&lt;volume&gt;44&lt;/volume&gt;&lt;number&gt;6&lt;/number&gt;&lt;section&gt;1488&lt;/section&gt;&lt;keywords&gt;&lt;keyword&gt;affective symptoms&lt;/keyword&gt;&lt;keyword&gt;aggression&lt;/keyword&gt;&lt;keyword&gt;childhood abuse&lt;/keyword&gt;&lt;keyword&gt;emotional reactivity&lt;/keyword&gt;&lt;keyword&gt;marital quality&lt;/keyword&gt;&lt;/keywords&gt;&lt;dates&gt;&lt;year&gt;2022&lt;/year&gt;&lt;/dates&gt;&lt;publisher&gt;SAGE Publications Inc.&lt;/publisher&gt;&lt;isbn&gt;0192-513X&amp;#xD;1552-5481&lt;/isbn&gt;&lt;work-type&gt;Article&lt;/work-type&gt;&lt;urls&gt;&lt;related-urls&gt;&lt;url&gt;https://www.scopus.com/inward/record.uri?eid=2-s2.0-85122326485&amp;amp;doi=10.1177%2f0192513X211059831&amp;amp;partnerID=40&amp;amp;md5=d22c6025a53045600a41f3ef8a68fbd6&lt;/url&gt;&lt;/related-urls&gt;&lt;/urls&gt;&lt;electronic-resource-num&gt;10.1177/0192513x211059831&lt;/electronic-resource-num&gt;&lt;remote-database-name&gt;Scopus&lt;/remote-database-name&gt;&lt;language&gt;English&lt;/language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27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34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5.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0.4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S; Ad-hoc item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alcoholic paren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nai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Frewen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2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Frewen&lt;/Author&gt;&lt;Year&gt;2012&lt;/Year&gt;&lt;RecNum&gt;3413&lt;/RecNum&gt;&lt;DisplayText&gt;&lt;style face="superscript"&gt;28&lt;/style&gt;&lt;/DisplayText&gt;&lt;record&gt;&lt;rec-number&gt;3413&lt;/rec-number&gt;&lt;foreign-keys&gt;&lt;key app="EN" db-id="xfz2sz205tt5doefze4perwwf90tzr9p9ast" timestamp="1739962104"&gt;3413&lt;/key&gt;&lt;/foreign-keys&gt;&lt;ref-type name="Journal Article"&gt;17&lt;/ref-type&gt;&lt;contributors&gt;&lt;authors&gt;&lt;author&gt;Frewen, P. A.&lt;/author&gt;&lt;author&gt;Dean, J. A.&lt;/author&gt;&lt;author&gt;Lanius, R. A.&lt;/author&gt;&lt;/authors&gt;&lt;/contributors&gt;&lt;auth-address&gt;Department of Psychiatry, University of Western Ontario, London, ON, Canada.&lt;/auth-address&gt;&lt;titles&gt;&lt;title&gt;Assessment of anhedonia in psychological trauma: development of the Hedonic Deficit and Interference Scale&lt;/title&gt;&lt;secondary-title&gt;European Journal of Psychotraumatology&lt;/secondary-title&gt;&lt;alt-title&gt;Eur. J. Psychotraumatology&lt;/alt-title&gt;&lt;/titles&gt;&lt;periodical&gt;&lt;full-title&gt;European Journal of Psychotraumatology&lt;/full-title&gt;&lt;abbr-1&gt;Eur J Psychotraumato&lt;/abbr-1&gt;&lt;/periodical&gt;&lt;volume&gt;3&lt;/volume&gt;&lt;edition&gt;2012/08/16&lt;/edition&gt;&lt;keywords&gt;&lt;keyword&gt;Ptsd&lt;/keyword&gt;&lt;keyword&gt;anhedonia&lt;/keyword&gt;&lt;keyword&gt;deficit&lt;/keyword&gt;&lt;keyword&gt;depression&lt;/keyword&gt;&lt;keyword&gt;negative affective interference&lt;/keyword&gt;&lt;/keywords&gt;&lt;dates&gt;&lt;year&gt;2012&lt;/year&gt;&lt;/dates&gt;&lt;publisher&gt;Co-Action Publishing&lt;/publisher&gt;&lt;isbn&gt;2000-8066 (Electronic)&amp;#xD;2000-8198 (Print)&amp;#xD;2000-8066 (Linking)&lt;/isbn&gt;&lt;accession-num&gt;22893833&lt;/accession-num&gt;&lt;work-type&gt;Article&lt;/work-type&gt;&lt;urls&gt;&lt;related-urls&gt;&lt;url&gt;https://www.ncbi.nlm.nih.gov/pubmed/22893833&lt;/url&gt;&lt;/related-urls&gt;&lt;/urls&gt;&lt;custom2&gt;PMC3402111&lt;/custom2&gt;&lt;electronic-resource-num&gt;10.3402/ejpt.v3i0.8585&lt;/electronic-resource-num&gt;&lt;remote-database-name&gt;Scopus&lt;/remote-database-name&gt;&lt;language&gt;English&lt;/language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28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anad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9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1.6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0.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sexual abuse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Joy;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br/>
              <w:t>Positive emotionality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-FCPCS (joy); HDIS-P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Galea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07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HYWxlYTwvQXV0aG9yPjxZZWFyPjIwMDc8L1llYXI+PFJl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HYWxlYTwvQXV0aG9yPjxZZWFyPjIwMDc8L1llYXI+PFJl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29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alt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1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8.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0.4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B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George et al, 2014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HZW9yZ2U8L0F1dGhvcj48WWVhcj4yMDE0PC9ZZWFyPjxS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HZW9yZ2U8L0F1dGhvcj48WWVhcj4yMDE0PC9ZZWFyPjxS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30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3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4.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Hulme’s</w:t>
            </w:r>
            <w:proofErr w:type="spellEnd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 CSA questionnai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exual abuse (before age 14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Gratz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, 2006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HcmF0ejwvQXV0aG9yPjxZZWFyPjIwMDY8L1llYXI+PFJl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HcmF0ejwvQXV0aG9yPjxZZWFyPjIwMDY8L1llYXI+PFJl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31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4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3.2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PI; PBI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exual abuse; physical abuse (childhood); parental neglect and overprotection (before age 16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IM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SHI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elf-</w:t>
            </w:r>
            <w:proofErr w:type="spellStart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harm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  <w:vertAlign w:val="superscript"/>
              </w:rPr>
              <w:t>e</w:t>
            </w:r>
            <w:proofErr w:type="spellEnd"/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Greene et al, 2021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HcmVlbmU8L0F1dGhvcj48WWVhcj4yMDIxPC9ZZWFyPjxS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HcmVlbmU8L0F1dGhvcj48WWVhcj4yMDIxPC9ZZWFyPjxS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32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8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9.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-CO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ehavior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  <w:lang w:val="it-IT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  <w:lang w:val="it-IT"/>
              </w:rPr>
              <w:t>PCL-C; PROMIS-SF-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TSD symptoms; depressive symptoms; anxiety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Grusnick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0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Grusnick&lt;/Author&gt;&lt;Year&gt;2020&lt;/Year&gt;&lt;RecNum&gt;3422&lt;/RecNum&gt;&lt;DisplayText&gt;&lt;style face="superscript"&gt;33&lt;/style&gt;&lt;/DisplayText&gt;&lt;record&gt;&lt;rec-number&gt;3422&lt;/rec-number&gt;&lt;foreign-keys&gt;&lt;key app="EN" db-id="xfz2sz205tt5doefze4perwwf90tzr9p9ast" timestamp="1739962104"&gt;3422&lt;/key&gt;&lt;/foreign-keys&gt;&lt;ref-type name="Journal Article"&gt;17&lt;/ref-type&gt;&lt;contributors&gt;&lt;authors&gt;&lt;author&gt;Grusnick, J. M.&lt;/author&gt;&lt;author&gt;Garacci, E.&lt;/author&gt;&lt;author&gt;Eiler, C.&lt;/author&gt;&lt;author&gt;Williams, J. S.&lt;/author&gt;&lt;author&gt;Egede, L. E.&lt;/author&gt;&lt;/authors&gt;&lt;/contributors&gt;&lt;auth-address&gt;Division of General Internal Medicine, Department of Medicine, Froedtert &amp;amp; The Medical College of Wisconsin, Milwaukee, WI.&amp;#xD;Center for Advancing Population Science, Medical College of Wisconsin, Milwaukee, WI.&lt;/auth-address&gt;&lt;titles&gt;&lt;title&gt;The Association between Adverse Childhood Experiences and Personality, Emotions and Affect: Does Number and Type of Experiences Matter?&lt;/title&gt;&lt;secondary-title&gt;Journal of Research in Personality&lt;/secondary-title&gt;&lt;alt-title&gt;J. Res. Pers.&lt;/alt-title&gt;&lt;/titles&gt;&lt;periodical&gt;&lt;full-title&gt;J Res Pers&lt;/full-title&gt;&lt;abbr-1&gt;Journal of research in personality&lt;/abbr-1&gt;&lt;/periodical&gt;&lt;volume&gt;85&lt;/volume&gt;&lt;edition&gt;2020/08/31&lt;/edition&gt;&lt;keywords&gt;&lt;keyword&gt;adverse childhood experiences&lt;/keyword&gt;&lt;keyword&gt;affect&lt;/keyword&gt;&lt;keyword&gt;emotions&lt;/keyword&gt;&lt;keyword&gt;negative affect&lt;/keyword&gt;&lt;keyword&gt;personality traits&lt;/keyword&gt;&lt;keyword&gt;positive affect&lt;/keyword&gt;&lt;/keywords&gt;&lt;dates&gt;&lt;year&gt;2020&lt;/year&gt;&lt;pub-dates&gt;&lt;date&gt;Apr&lt;/date&gt;&lt;/pub-dates&gt;&lt;/dates&gt;&lt;publisher&gt;Academic Press Inc.&lt;/publisher&gt;&lt;isbn&gt;0092-6566 (Print)&amp;#xD;0092-6566 (Linking)&lt;/isbn&gt;&lt;accession-num&gt;32863469&lt;/accession-num&gt;&lt;work-type&gt;Article&lt;/work-type&gt;&lt;urls&gt;&lt;related-urls&gt;&lt;url&gt;https://www.ncbi.nlm.nih.gov/pubmed/32863469&lt;/url&gt;&lt;/related-urls&gt;&lt;/urls&gt;&lt;custom2&gt;PMC7453784&lt;/custom2&gt;&lt;custom7&gt;103908&lt;/custom7&gt;&lt;electronic-resource-num&gt;10.1016/j.jrp.2019.103908&lt;/electronic-resource-num&gt;&lt;remote-database-name&gt;Scopus&lt;/remote-database-name&gt;&lt;language&gt;English&lt;/language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33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32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2.5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naire (based on ACES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 xml:space="preserve">Emotional abuse; physical abuse; household dysfunction; financial strain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(before age 18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nai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Guhn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8 (study 1)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HdWhuPC9BdXRob3I+PFllYXI+MjAxODwvWWVhcj48UmVj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HdWhuPC9BdXRob3I+PFllYXI+MjAxODwvWWVhcj48UmVj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34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rmany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ix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3.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0.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HDR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Guhn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8 (study 2)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HdWhuPC9BdXRob3I+PFllYXI+MjAxODwvWWVhcj48UmVj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HdWhuPC9BdXRob3I+PFllYXI+MjAxODwvWWVhcj48UmVj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34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rmany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ix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3.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0.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HDRS; BDI-II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Han et al, 2023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IYW48L0F1dGhvcj48WWVhcj4yMDIzPC9ZZWFyPjxSZWNO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IYW48L0F1dGhvcj48WWVhcj4yMDIzPC9ZZWFyPjxSZWNO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35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hin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74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6.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9-1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lifetim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leasu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repor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 SHAP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HQ-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Depressive symptoms 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Hasmi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7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IYXNtaTwvQXV0aG9yPjxZZWFyPjIwMTc8L1llYXI+PFJl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IYXNtaTwvQXV0aG9yPjxZZWFyPjIwMTc8L1llYXI+PFJl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36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elgium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3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epea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7.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heerfulnes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Hauber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1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IYXViZXI8L0F1dGhvcj48WWVhcj4yMDIxPC9ZZWFyPjxS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IYXViZXI8L0F1dGhvcj48WWVhcj4yMDIxPC9ZZWFyPjxS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37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rmany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82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2.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85.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Ad-hoc questions 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hildhood war trauma (during or after the war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DIA-S4 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Hautle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3</w:t>
            </w: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  <w:vertAlign w:val="superscript"/>
              </w:rPr>
              <w:t>b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  <w:vertAlign w:val="superscript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IYXV0bGU8L0F1dGhvcj48WWVhcj4yMDIzPC9ZZWFyPjxS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  <w:vertAlign w:val="superscript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IYXV0bGU8L0F1dGhvcj48WWVhcj4yMDIzPC9ZZWFyPjxS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  <w:vertAlign w:val="superscript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38</w:t>
            </w:r>
            <w:r w:rsidR="007B375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witzerlan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8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ix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3.7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2.9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Emotional abuse; physical abuse; sexual abuse; emotional neglect; physical neglect (childhood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FaceReader</w:t>
            </w:r>
            <w:proofErr w:type="spellEnd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™ coding system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ehavior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DI-II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Heshmati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1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IZXNobWF0aTwvQXV0aG9yPjxZZWFyPjIwMjE8L1llYXI+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IZXNobWF0aTwvQXV0aG9yPjxZZWFyPjIwMjE8L1llYXI+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39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Iran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5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0.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4.7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ASR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neglect (childhood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repor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Holzman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</w:t>
            </w:r>
            <w: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8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Holzman&lt;/Author&gt;&lt;Year&gt;2018&lt;/Year&gt;&lt;RecNum&gt;3429&lt;/RecNum&gt;&lt;DisplayText&gt;&lt;style face="superscript"&gt;40&lt;/style&gt;&lt;/DisplayText&gt;&lt;record&gt;&lt;rec-number&gt;3429&lt;/rec-number&gt;&lt;foreign-keys&gt;&lt;key app="EN" db-id="xfz2sz205tt5doefze4perwwf90tzr9p9ast" timestamp="1739962104"&gt;3429&lt;/key&gt;&lt;/foreign-keys&gt;&lt;ref-type name="Journal Article"&gt;17&lt;/ref-type&gt;&lt;contributors&gt;&lt;authors&gt;&lt;author&gt;Holzman, J. B.&lt;/author&gt;&lt;author&gt;Burt, N. M.&lt;/author&gt;&lt;author&gt;Edwards, E. S.&lt;/author&gt;&lt;author&gt;Rosinski, L. D.&lt;/author&gt;&lt;author&gt;Bridgett, D. J.&lt;/author&gt;&lt;/authors&gt;&lt;/contributors&gt;&lt;auth-address&gt;Northern Illinois University.&lt;/auth-address&gt;&lt;titles&gt;&lt;title&gt;Negative (but not Positive) Parenting Interacts with Infant Negative Affect to Predict Infant Approach: Evidence of Diathesis-Stress&lt;/title&gt;&lt;secondary-title&gt;Infancy&lt;/secondary-title&gt;&lt;alt-title&gt;Infancy : the official journal of the International Society on Infant Studies&lt;/alt-title&gt;&lt;/titles&gt;&lt;periodical&gt;&lt;full-title&gt;Infancy&lt;/full-title&gt;&lt;abbr-1&gt;Infancy : the official journal of the International Society on Infant Studies&lt;/abbr-1&gt;&lt;/periodical&gt;&lt;alt-periodical&gt;&lt;full-title&gt;Infancy&lt;/full-title&gt;&lt;abbr-1&gt;Infancy : the official journal of the International Society on Infant Studies&lt;/abbr-1&gt;&lt;/alt-periodical&gt;&lt;pages&gt;471-480&lt;/pages&gt;&lt;volume&gt;23&lt;/volume&gt;&lt;number&gt;3&lt;/number&gt;&lt;edition&gt;2018/05/08&lt;/edition&gt;&lt;keywords&gt;&lt;keyword&gt;Approach&lt;/keyword&gt;&lt;keyword&gt;Diathesis-Stress&lt;/keyword&gt;&lt;keyword&gt;Differential Susceptibility&lt;/keyword&gt;&lt;keyword&gt;Negative Affect&lt;/keyword&gt;&lt;keyword&gt;Parenting&lt;/keyword&gt;&lt;/keywords&gt;&lt;dates&gt;&lt;year&gt;2018&lt;/year&gt;&lt;pub-dates&gt;&lt;date&gt;May-Jun&lt;/date&gt;&lt;/pub-dates&gt;&lt;/dates&gt;&lt;isbn&gt;1525-0008 (Print)&amp;#xD;1532-7078 (Electronic)&amp;#xD;1532-7078 (Linking)&lt;/isbn&gt;&lt;accession-num&gt;29731696&lt;/accession-num&gt;&lt;urls&gt;&lt;related-urls&gt;&lt;url&gt;https://www.ncbi.nlm.nih.gov/pubmed/29731696&lt;/url&gt;&lt;/related-urls&gt;&lt;/urls&gt;&lt;custom2&gt;PMC5931740&lt;/custom2&gt;&lt;custom6&gt;NIHMS908298&lt;/custom6&gt;&lt;electronic-resource-num&gt;10.1111/infa.12223&lt;/electronic-resource-num&gt;&lt;remote-database-provider&gt;NLM&lt;/remote-database-provider&gt;&lt;language&gt;eng&lt;/language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40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5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itudi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.7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s; SCID-IV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w SES; history or concurrent maternal depression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apid approach, excitement; positive anticipation of pleasurable activitie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IBQ-R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ehavior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Iffland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4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Iffland&lt;/Author&gt;&lt;Year&gt;2014&lt;/Year&gt;&lt;RecNum&gt;3430&lt;/RecNum&gt;&lt;DisplayText&gt;&lt;style face="superscript"&gt;41&lt;/style&gt;&lt;/DisplayText&gt;&lt;record&gt;&lt;rec-number&gt;3430&lt;/rec-number&gt;&lt;foreign-keys&gt;&lt;key app="EN" db-id="xfz2sz205tt5doefze4perwwf90tzr9p9ast" timestamp="1739962104"&gt;3430&lt;/key&gt;&lt;/foreign-keys&gt;&lt;ref-type name="Journal Article"&gt;17&lt;/ref-type&gt;&lt;contributors&gt;&lt;authors&gt;&lt;author&gt;Iffland, B.&lt;/author&gt;&lt;author&gt;Sansen, L. M.&lt;/author&gt;&lt;author&gt;Catani, C.&lt;/author&gt;&lt;author&gt;Neuner, F.&lt;/author&gt;&lt;/authors&gt;&lt;/contributors&gt;&lt;auth-address&gt;Department of Psychology, Bielefeld University , Bielefeld , Germany.&amp;#xD;Department of Psychology, Bielefeld University , Bielefeld , Germany ; Christoph-Dornier-Stiftung fur Klinische Psychologie , Bielefeld , Germany.&lt;/auth-address&gt;&lt;titles&gt;&lt;title&gt;The trauma of peer abuse: effects of relational peer victimization and social anxiety disorder on physiological and affective reactions to social exclusion&lt;/title&gt;&lt;secondary-title&gt;Front Psychiatry&lt;/secondary-title&gt;&lt;alt-title&gt;Front. Psychiatry&lt;/alt-title&gt;&lt;/titles&gt;&lt;periodical&gt;&lt;full-title&gt;Front Psychiatry&lt;/full-title&gt;&lt;abbr-1&gt;Frontiers in psychiatry&lt;/abbr-1&gt;&lt;/periodical&gt;&lt;pages&gt;26&lt;/pages&gt;&lt;volume&gt;5&lt;/volume&gt;&lt;number&gt;MAR&lt;/number&gt;&lt;edition&gt;2014/03/29&lt;/edition&gt;&lt;keywords&gt;&lt;keyword&gt;autonomic arousal&lt;/keyword&gt;&lt;keyword&gt;cyberball&lt;/keyword&gt;&lt;keyword&gt;peer victimization&lt;/keyword&gt;&lt;keyword&gt;physiological indices&lt;/keyword&gt;&lt;keyword&gt;social anxiety disorder&lt;/keyword&gt;&lt;keyword&gt;social exclusion&lt;/keyword&gt;&lt;/keywords&gt;&lt;dates&gt;&lt;year&gt;2014&lt;/year&gt;&lt;/dates&gt;&lt;publisher&gt;Frontiers Media SA&lt;/publisher&gt;&lt;isbn&gt;1664-0640 (Print)&amp;#xD;1664-0640 (Electronic)&amp;#xD;1664-0640 (Linking)&lt;/isbn&gt;&lt;accession-num&gt;24672491&lt;/accession-num&gt;&lt;work-type&gt;Article&lt;/work-type&gt;&lt;urls&gt;&lt;related-urls&gt;&lt;url&gt;https://www.ncbi.nlm.nih.gov/pubmed/24672491&lt;/url&gt;&lt;/related-urls&gt;&lt;/urls&gt;&lt;custom2&gt;PMC3957367&lt;/custom2&gt;&lt;custom7&gt;Article 26&lt;/custom7&gt;&lt;electronic-resource-num&gt;10.3389/fpsyt.2014.00026&lt;/electronic-resource-num&gt;&lt;remote-database-name&gt;Scopus&lt;/remote-database-name&gt;&lt;language&gt;English&lt;/language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41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rmany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7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ix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79.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4.4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; FB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; peer victimization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  <w:lang w:val="it-IT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  <w:lang w:val="it-IT"/>
              </w:rPr>
              <w:t>BDI-II; BSI; SPS; SIAS; MINI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; general psychopathology; social anxiety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Infurna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5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Infurna&lt;/Author&gt;&lt;Year&gt;2015&lt;/Year&gt;&lt;RecNum&gt;3432&lt;/RecNum&gt;&lt;DisplayText&gt;&lt;style face="superscript"&gt;42&lt;/style&gt;&lt;/DisplayText&gt;&lt;record&gt;&lt;rec-number&gt;3432&lt;/rec-number&gt;&lt;foreign-keys&gt;&lt;key app="EN" db-id="xfz2sz205tt5doefze4perwwf90tzr9p9ast" timestamp="1739962104"&gt;3432&lt;/key&gt;&lt;/foreign-keys&gt;&lt;ref-type name="Journal Article"&gt;17&lt;/ref-type&gt;&lt;contributors&gt;&lt;authors&gt;&lt;author&gt;Infurna, F. J.&lt;/author&gt;&lt;author&gt;Rivers, C. T.&lt;/author&gt;&lt;author&gt;Reich, J.&lt;/author&gt;&lt;author&gt;Zautra, A. J.&lt;/author&gt;&lt;/authors&gt;&lt;/contributors&gt;&lt;auth-address&gt;Department of Psychology, Arizona State University, Tempe, Arizona, United States of America.&lt;/auth-address&gt;&lt;titles&gt;&lt;title&gt;Childhood trauma and personal mastery: their influence on emotional reactivity to everyday events in a community sample of middle-aged adults&lt;/title&gt;&lt;secondary-title&gt;PLoS One&lt;/secondary-title&gt;&lt;/titles&gt;&lt;periodical&gt;&lt;full-title&gt;PLoS One&lt;/full-title&gt;&lt;abbr-1&gt;PloS one&lt;/abbr-1&gt;&lt;/periodical&gt;&lt;pages&gt;e0121840&lt;/pages&gt;&lt;volume&gt;10&lt;/volume&gt;&lt;number&gt;4&lt;/number&gt;&lt;edition&gt;2015/04/08&lt;/edition&gt;&lt;keywords&gt;&lt;keyword&gt;*Activities of Daily Living&lt;/keyword&gt;&lt;keyword&gt;Adolescent&lt;/keyword&gt;&lt;keyword&gt;Adult&lt;/keyword&gt;&lt;keyword&gt;Aged&lt;/keyword&gt;&lt;keyword&gt;Child&lt;/keyword&gt;&lt;keyword&gt;Child, Preschool&lt;/keyword&gt;&lt;keyword&gt;*Emotions&lt;/keyword&gt;&lt;keyword&gt;Female&lt;/keyword&gt;&lt;keyword&gt;Humans&lt;/keyword&gt;&lt;keyword&gt;Male&lt;/keyword&gt;&lt;keyword&gt;Middle Aged&lt;/keyword&gt;&lt;keyword&gt;*Stress, Psychological/etiology/physiopathology/psychology&lt;/keyword&gt;&lt;keyword&gt;*Wounds and Injuries/complications/physiopathology/psychology&lt;/keyword&gt;&lt;/keywords&gt;&lt;dates&gt;&lt;year&gt;2015&lt;/year&gt;&lt;/dates&gt;&lt;publisher&gt;Public Library of Science&lt;/publisher&gt;&lt;isbn&gt;1932-6203 (Electronic)&amp;#xD;1932-6203 (Linking)&lt;/isbn&gt;&lt;accession-num&gt;25849572&lt;/accession-num&gt;&lt;urls&gt;&lt;related-urls&gt;&lt;url&gt;https://www.ncbi.nlm.nih.gov/pubmed/25849572&lt;/url&gt;&lt;/related-urls&gt;&lt;/urls&gt;&lt;custom2&gt;PMC4388499&lt;/custom2&gt;&lt;electronic-resource-num&gt;10.1371/journal.pone.0121840&lt;/electronic-resource-num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42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9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epea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3.4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 (10 items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Infurna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3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JbmZ1cm5hPC9BdXRob3I+PFllYXI+MjAyMzwvWWVhcj48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JbmZ1cm5hPC9BdXRob3I+PFllYXI+MjAyMzwvWWVhcj48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43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0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epea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1.1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CEs questionnaire (11 items from BRFSS ACE module &amp; 3 items from ACE-IQ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household dysfunction; exposure to neighborhood violence, peer bullying, and parental death (before age 18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Ion et al, 2023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Jb248L0F1dGhvcj48WWVhcj4yMDIzPC9ZZWFyPjxSZWNO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Jb248L0F1dGhvcj48WWVhcj4yMDIzPC9ZZWFyPjxSZWNO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44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omani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1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epea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82.7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9.6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Emotional abuse; physical abuse; sexual abuse; emotional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Jackson et al, 1990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KYWNrc29uPC9BdXRob3I+PFllYXI+MTk5MDwvWWVhcj48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KYWNrc29uPC9BdXRob3I+PFllYXI+MTk5MDwvWWVhcj48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45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2.5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esick</w:t>
            </w:r>
            <w:proofErr w:type="spellEnd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 modified interview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exual abuse (before age 18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BS-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DI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Jeon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&amp; </w:t>
            </w: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Bae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, 2022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KZW9uPC9BdXRob3I+PFllYXI+MjAyMjwvWWVhcj48UmVj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KZW9uPC9BdXRob3I+PFllYXI+MjAyMjwvWWVhcj48UmVj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46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outh Kore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6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repor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Jerud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4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KZXJ1ZDwvQXV0aG9yPjxZZWFyPjIwMTQ8L1llYXI+PFJl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KZXJ1ZDwvQXV0aG9yPjxZZWFyPjIwMTQ8L1llYXI+PFJl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47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0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75.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repor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Ad-hoc questions 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hysical abuse; sexual abuse (before age 13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CID-IV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TSD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Julian et al, 2019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KdWxpYW48L0F1dGhvcj48WWVhcj4yMDE5PC9ZZWFyPjxS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KdWxpYW48L0F1dGhvcj48WWVhcj4yMDE5PC9ZZWFyPjxS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48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0.2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  <w:lang w:val="it-IT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  <w:lang w:val="it-IT"/>
              </w:rPr>
              <w:t>CTQ-SF; TMMI; SCID-IV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before age 18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PIIS; MIPCS 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ehavior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Jung, 201</w:t>
            </w:r>
            <w: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8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Jung&lt;/Author&gt;&lt;Year&gt;2018&lt;/Year&gt;&lt;RecNum&gt;3439&lt;/RecNum&gt;&lt;DisplayText&gt;&lt;style face="superscript"&gt;49&lt;/style&gt;&lt;/DisplayText&gt;&lt;record&gt;&lt;rec-number&gt;3439&lt;/rec-number&gt;&lt;foreign-keys&gt;&lt;key app="EN" db-id="xfz2sz205tt5doefze4perwwf90tzr9p9ast" timestamp="1739962105"&gt;3439&lt;/key&gt;&lt;/foreign-keys&gt;&lt;ref-type name="Journal Article"&gt;17&lt;/ref-type&gt;&lt;contributors&gt;&lt;authors&gt;&lt;author&gt;Jung, J. H.&lt;/author&gt;&lt;/authors&gt;&lt;/contributors&gt;&lt;auth-address&gt;1 Purdue University, West Lafayette, IN, USA.&lt;/auth-address&gt;&lt;titles&gt;&lt;title&gt;Childhood Adversity, Religion, and Change in Adult Mental Health&lt;/title&gt;&lt;secondary-title&gt;Research on Aging&lt;/secondary-title&gt;&lt;alt-title&gt;Res. Aging&lt;/alt-title&gt;&lt;/titles&gt;&lt;periodical&gt;&lt;full-title&gt;Research on Aging&lt;/full-title&gt;&lt;abbr-1&gt;Res. Aging&lt;/abbr-1&gt;&lt;/periodical&gt;&lt;alt-periodical&gt;&lt;full-title&gt;Research on Aging&lt;/full-title&gt;&lt;abbr-1&gt;Res. Aging&lt;/abbr-1&gt;&lt;/alt-periodical&gt;&lt;pages&gt;155-179&lt;/pages&gt;&lt;volume&gt;40&lt;/volume&gt;&lt;number&gt;2&lt;/number&gt;&lt;edition&gt;2018/01/03&lt;/edition&gt;&lt;keywords&gt;&lt;keyword&gt;Adult&lt;/keyword&gt;&lt;keyword&gt;Adult Survivors of Child Adverse Events/*psychology&lt;/keyword&gt;&lt;keyword&gt;Female&lt;/keyword&gt;&lt;keyword&gt;Humans&lt;/keyword&gt;&lt;keyword&gt;Longitudinal Studies&lt;/keyword&gt;&lt;keyword&gt;Male&lt;/keyword&gt;&lt;keyword&gt;*Mental Health&lt;/keyword&gt;&lt;keyword&gt;*Religion and Psychology&lt;/keyword&gt;&lt;keyword&gt;Spirituality&lt;/keyword&gt;&lt;keyword&gt;United States&lt;/keyword&gt;&lt;keyword&gt;adverse childhood experience&lt;/keyword&gt;&lt;keyword&gt;childhood adversity&lt;/keyword&gt;&lt;keyword&gt;life course&lt;/keyword&gt;&lt;keyword&gt;mental health&lt;/keyword&gt;&lt;keyword&gt;religion&lt;/keyword&gt;&lt;/keywords&gt;&lt;dates&gt;&lt;year&gt;2018&lt;/year&gt;&lt;pub-dates&gt;&lt;date&gt;Feb&lt;/date&gt;&lt;/pub-dates&gt;&lt;/dates&gt;&lt;publisher&gt;SAGE Publications Inc.&lt;/publisher&gt;&lt;isbn&gt;1552-7573 (Electronic)&amp;#xD;0164-0275 (Linking)&lt;/isbn&gt;&lt;accession-num&gt;29291691&lt;/accession-num&gt;&lt;work-type&gt;Article&lt;/work-type&gt;&lt;urls&gt;&lt;related-urls&gt;&lt;url&gt;https://www.ncbi.nlm.nih.gov/pubmed/29291691&lt;/url&gt;&lt;/related-urls&gt;&lt;/urls&gt;&lt;custom2&gt;29291691&lt;/custom2&gt;&lt;electronic-resource-num&gt;10.1177/0164027516686662&lt;/electronic-resource-num&gt;&lt;remote-database-name&gt;Scopus&lt;/remote-database-name&gt;&lt;language&gt;English&lt;/language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49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65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itudi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7.3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Ad-hoc questions 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family instability; financial strain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nai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Kelifa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1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Kelifa&lt;/Author&gt;&lt;Year&gt;2020&lt;/Year&gt;&lt;RecNum&gt;3440&lt;/RecNum&gt;&lt;DisplayText&gt;&lt;style face="superscript"&gt;50&lt;/style&gt;&lt;/DisplayText&gt;&lt;record&gt;&lt;rec-number&gt;3440&lt;/rec-number&gt;&lt;foreign-keys&gt;&lt;key app="EN" db-id="xfz2sz205tt5doefze4perwwf90tzr9p9ast" timestamp="1739962105"&gt;3440&lt;/key&gt;&lt;/foreign-keys&gt;&lt;ref-type name="Journal Article"&gt;17&lt;/ref-type&gt;&lt;contributors&gt;&lt;authors&gt;&lt;author&gt;Kelifa, Mohammedhamid Osman&lt;/author&gt;&lt;author&gt;Yang, Yinmei&lt;/author&gt;&lt;author&gt;Carly, Herbert&lt;/author&gt;&lt;author&gt;Bo, Wang&lt;/author&gt;&lt;author&gt;Wang, Peigang&lt;/author&gt;&lt;/authors&gt;&lt;/contributors&gt;&lt;titles&gt;&lt;title&gt;How Adverse Childhood Experiences Relate to Subjective Wellbeing in College Students: The Role of Resilience and Depression&lt;/title&gt;&lt;secondary-title&gt;Journal of Happiness Studies&lt;/secondary-title&gt;&lt;/titles&gt;&lt;periodical&gt;&lt;full-title&gt;Journal of Happiness Studies&lt;/full-title&gt;&lt;abbr-1&gt;J Happiness Stud&lt;/abbr-1&gt;&lt;/periodical&gt;&lt;pages&gt;2103-2123&lt;/pages&gt;&lt;volume&gt;22&lt;/volume&gt;&lt;number&gt;5&lt;/number&gt;&lt;section&gt;2103&lt;/section&gt;&lt;dates&gt;&lt;year&gt;2020&lt;/year&gt;&lt;pub-dates&gt;&lt;date&gt;2021/06/01&lt;/date&gt;&lt;/pub-dates&gt;&lt;/dates&gt;&lt;isbn&gt;1389-4978&amp;#xD;1573-7780&lt;/isbn&gt;&lt;urls&gt;&lt;related-urls&gt;&lt;url&gt;https://doi.org/10.1007/s10902-020-00308-7&lt;/url&gt;&lt;/related-urls&gt;&lt;/urls&gt;&lt;electronic-resource-num&gt;10.1007/s10902-020-00308-7&lt;/electronic-resource-num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50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ritre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0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9.5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9.6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CE-I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Physical abuse; emotional abuse; sexual abuse; household substance abuse; incarcerated family member; household mental illness; domestic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violence; parental separation/divorce; emotional neglect; physical neglect; bullying; community violence; collective violence (before age 18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SWB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WHO-5 WBI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SRQ-20 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Depressive symptoms 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Kim et al, 2023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Kim&lt;/Author&gt;&lt;Year&gt;2023&lt;/Year&gt;&lt;RecNum&gt;3441&lt;/RecNum&gt;&lt;DisplayText&gt;&lt;style face="superscript"&gt;51&lt;/style&gt;&lt;/DisplayText&gt;&lt;record&gt;&lt;rec-number&gt;3441&lt;/rec-number&gt;&lt;foreign-keys&gt;&lt;key app="EN" db-id="xfz2sz205tt5doefze4perwwf90tzr9p9ast" timestamp="1739962105"&gt;3441&lt;/key&gt;&lt;/foreign-keys&gt;&lt;ref-type name="Journal Article"&gt;17&lt;/ref-type&gt;&lt;contributors&gt;&lt;authors&gt;&lt;author&gt;Kim, S.&lt;/author&gt;&lt;author&gt;Han, Y.&lt;/author&gt;&lt;author&gt;Ma, J.&lt;/author&gt;&lt;/authors&gt;&lt;/contributors&gt;&lt;auth-address&gt;New York University, United States of America.&amp;#xD;Seoul National University, South Korea. Electronic address: yshan@snu.ac.kr.&amp;#xD;University of Michigan-Flint, United States of America.&lt;/auth-address&gt;&lt;titles&gt;&lt;title&gt;Profiles of adverse childhood experiences (ACEs) and psychosocial adjustment in South Korea: Comparison between probation and non-probation youth&lt;/title&gt;&lt;secondary-title&gt;Child Abuse &amp;amp; Neglect&lt;/secondary-title&gt;&lt;/titles&gt;&lt;periodical&gt;&lt;full-title&gt;Child Abuse Negl&lt;/full-title&gt;&lt;abbr-1&gt;Child abuse &amp;amp; neglect&lt;/abbr-1&gt;&lt;/periodical&gt;&lt;pages&gt;106453&lt;/pages&gt;&lt;volume&gt;146&lt;/volume&gt;&lt;edition&gt;2023/10/01&lt;/edition&gt;&lt;keywords&gt;&lt;keyword&gt;Child&lt;/keyword&gt;&lt;keyword&gt;Humans&lt;/keyword&gt;&lt;keyword&gt;Adolescent&lt;/keyword&gt;&lt;keyword&gt;*Child Abuse/psychology&lt;/keyword&gt;&lt;keyword&gt;*Adverse Childhood Experiences&lt;/keyword&gt;&lt;keyword&gt;*Domestic Violence/psychology&lt;/keyword&gt;&lt;keyword&gt;Physical Abuse&lt;/keyword&gt;&lt;keyword&gt;Risk Factors&lt;/keyword&gt;&lt;keyword&gt;Adverse childhood experiences&lt;/keyword&gt;&lt;keyword&gt;Latent profile analysis&lt;/keyword&gt;&lt;keyword&gt;Probation youth&lt;/keyword&gt;&lt;keyword&gt;South Korea&lt;/keyword&gt;&lt;/keywords&gt;&lt;dates&gt;&lt;year&gt;2023&lt;/year&gt;&lt;pub-dates&gt;&lt;date&gt;Dec&lt;/date&gt;&lt;/pub-dates&gt;&lt;/dates&gt;&lt;isbn&gt;1873-7757 (Electronic)&amp;#xD;0145-2134 (Linking)&lt;/isbn&gt;&lt;accession-num&gt;37776728&lt;/accession-num&gt;&lt;work-type&gt;Article&lt;/work-type&gt;&lt;urls&gt;&lt;related-urls&gt;&lt;url&gt;https://www.ncbi.nlm.nih.gov/pubmed/37776728&lt;/url&gt;&lt;/related-urls&gt;&lt;/urls&gt;&lt;custom7&gt;106453&lt;/custom7&gt;&lt;electronic-resource-num&gt;10.1016/j.chiabu.2023.106453&lt;/electronic-resource-num&gt;&lt;remote-database-name&gt;Scopus&lt;/remote-database-name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51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outh Kore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21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5.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6.0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nai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; parental substance abuse; parental incarceration; parental divorce; parental death; domestic violence (past year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Happines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nai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  <w:vertAlign w:val="superscript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Risk taking </w:t>
            </w:r>
            <w:proofErr w:type="spellStart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ehavior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  <w:vertAlign w:val="superscript"/>
              </w:rPr>
              <w:t>f</w:t>
            </w:r>
            <w:proofErr w:type="spellEnd"/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Koening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00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Koenig&lt;/Author&gt;&lt;Year&gt;2000&lt;/Year&gt;&lt;RecNum&gt;3442&lt;/RecNum&gt;&lt;DisplayText&gt;&lt;style face="superscript"&gt;52&lt;/style&gt;&lt;/DisplayText&gt;&lt;record&gt;&lt;rec-number&gt;3442&lt;/rec-number&gt;&lt;foreign-keys&gt;&lt;key app="EN" db-id="xfz2sz205tt5doefze4perwwf90tzr9p9ast" timestamp="1739962105"&gt;3442&lt;/key&gt;&lt;/foreign-keys&gt;&lt;ref-type name="Journal Article"&gt;17&lt;/ref-type&gt;&lt;contributors&gt;&lt;authors&gt;&lt;author&gt;Koenig, A. L.&lt;/author&gt;&lt;author&gt;Cicchetti, D.&lt;/author&gt;&lt;author&gt;Rogosch, F. A.&lt;/author&gt;&lt;/authors&gt;&lt;/contributors&gt;&lt;auth-address&gt;Mt. Hope Family Center, University of Rochester, NY 14608, USA.&lt;/auth-address&gt;&lt;titles&gt;&lt;title&gt;Child compliance/noncompliance and maternal contributors to internalization in maltreating and nonmaltreating dyads&lt;/title&gt;&lt;secondary-title&gt;Child Development&lt;/secondary-title&gt;&lt;alt-title&gt;Child Dev.&lt;/alt-title&gt;&lt;/titles&gt;&lt;periodical&gt;&lt;full-title&gt;Child Dev&lt;/full-title&gt;&lt;abbr-1&gt;Child development&lt;/abbr-1&gt;&lt;/periodical&gt;&lt;pages&gt;1018-32&lt;/pages&gt;&lt;volume&gt;71&lt;/volume&gt;&lt;number&gt;4&lt;/number&gt;&lt;edition&gt;2000/10/04&lt;/edition&gt;&lt;keywords&gt;&lt;keyword&gt;Adult&lt;/keyword&gt;&lt;keyword&gt;Affect&lt;/keyword&gt;&lt;keyword&gt;Case-Control Studies&lt;/keyword&gt;&lt;keyword&gt;Child Abuse/*psychology&lt;/keyword&gt;&lt;keyword&gt;Child Behavior/*psychology&lt;/keyword&gt;&lt;keyword&gt;*Child Development&lt;/keyword&gt;&lt;keyword&gt;Child, Preschool&lt;/keyword&gt;&lt;keyword&gt;Female&lt;/keyword&gt;&lt;keyword&gt;Humans&lt;/keyword&gt;&lt;keyword&gt;*Internal-External Control&lt;/keyword&gt;&lt;keyword&gt;Male&lt;/keyword&gt;&lt;keyword&gt;*Morals&lt;/keyword&gt;&lt;keyword&gt;*Mother-Child Relations&lt;/keyword&gt;&lt;keyword&gt;Regression Analysis&lt;/keyword&gt;&lt;/keywords&gt;&lt;dates&gt;&lt;year&gt;2000&lt;/year&gt;&lt;pub-dates&gt;&lt;date&gt;Jul-Aug&lt;/date&gt;&lt;/pub-dates&gt;&lt;/dates&gt;&lt;publisher&gt;Blackwell Publishing Inc.&lt;/publisher&gt;&lt;isbn&gt;0009-3920 (Print)&amp;#xD;0009-3920 (Linking)&lt;/isbn&gt;&lt;accession-num&gt;11016563&lt;/accession-num&gt;&lt;work-type&gt;Article&lt;/work-type&gt;&lt;urls&gt;&lt;related-urls&gt;&lt;url&gt;https://www.ncbi.nlm.nih.gov/pubmed/11016563&lt;/url&gt;&lt;/related-urls&gt;&lt;/urls&gt;&lt;custom2&gt;11016563&lt;/custom2&gt;&lt;electronic-resource-num&gt;10.1111/1467-8624.00206&lt;/electronic-resource-num&gt;&lt;remote-database-name&gt;Scopus&lt;/remote-database-name&gt;&lt;language&gt;English&lt;/language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52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8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8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.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  <w:lang w:val="it-IT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  <w:lang w:val="it-IT"/>
              </w:rPr>
              <w:t>Official records; CM checklist (Giovannoni &amp; Becerra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neglect (lifetim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Joy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maternal and child affect coding system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ehavior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Kong et al, 2023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Lb25nPC9BdXRob3I+PFllYXI+MjAyMzwvWWVhcj48UmVj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Lb25nPC9BdXRob3I+PFllYXI+MjAyMzwvWWVhcj48UmVj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53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hin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4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epea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90.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9.0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before age 16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ratitud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AC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Krijnen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3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LcmlqbmVuPC9BdXRob3I+PFllYXI+MjAyMzwvWWVhcj48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LcmlqbmVuPC9BdXRob3I+PFllYXI+MjAyMzwvWWVhcj48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54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etherland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76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8.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.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EL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Death of a close family </w:t>
            </w:r>
            <w:proofErr w:type="spellStart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emeber</w:t>
            </w:r>
            <w:proofErr w:type="spellEnd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 due to COVID (during the pandemic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OMIS EC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OMIS-EC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nger/Irritability;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br/>
              <w:t xml:space="preserve">depressive symptoms;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br/>
              <w:t>anxiety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Kumar et al, 2023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Kumar&lt;/Author&gt;&lt;Year&gt;2023&lt;/Year&gt;&lt;RecNum&gt;3445&lt;/RecNum&gt;&lt;DisplayText&gt;&lt;style face="superscript"&gt;55&lt;/style&gt;&lt;/DisplayText&gt;&lt;record&gt;&lt;rec-number&gt;3445&lt;/rec-number&gt;&lt;foreign-keys&gt;&lt;key app="EN" db-id="xfz2sz205tt5doefze4perwwf90tzr9p9ast" timestamp="1739962105"&gt;3445&lt;/key&gt;&lt;/foreign-keys&gt;&lt;ref-type name="Journal Article"&gt;17&lt;/ref-type&gt;&lt;contributors&gt;&lt;authors&gt;&lt;author&gt;Kumar, Aneesh&lt;/author&gt;&lt;author&gt;Deb, Sibnath&lt;/author&gt;&lt;author&gt;Bhagyalakshmi, K. C.&lt;/author&gt;&lt;/authors&gt;&lt;/contributors&gt;&lt;titles&gt;&lt;title&gt;Impact of Abuse on Mental Health and Happiness Among Students: Mediating Role of Family Environment&lt;/title&gt;&lt;secondary-title&gt;Journal of Indian Association for Child and Adolescent Mental Health&lt;/secondary-title&gt;&lt;/titles&gt;&lt;periodical&gt;&lt;full-title&gt;Journal of Indian Association for Child and Adolescent Mental Health&lt;/full-title&gt;&lt;/periodical&gt;&lt;pages&gt;266-272&lt;/pages&gt;&lt;volume&gt;19&lt;/volume&gt;&lt;number&gt;3&lt;/number&gt;&lt;section&gt;266&lt;/section&gt;&lt;dates&gt;&lt;year&gt;2023&lt;/year&gt;&lt;pub-dates&gt;&lt;date&gt;Jul&lt;/date&gt;&lt;/pub-dates&gt;&lt;/dates&gt;&lt;isbn&gt;0973-1342&amp;#xD;2754-6349&lt;/isbn&gt;&lt;accession-num&gt;WOS:001131768800001&lt;/accession-num&gt;&lt;urls&gt;&lt;related-urls&gt;&lt;url&gt;&lt;style face="underline" font="default" size="100%"&gt;&amp;lt;Go to ISI&amp;gt;://WOS:001131768800001&lt;/style&gt;&lt;/url&gt;&lt;/related-urls&gt;&lt;/urls&gt;&lt;electronic-resource-num&gt;10.1177/09731342231217075&lt;/electronic-resource-num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55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Indi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7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2.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highschoo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nai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hysical abuse and punishment; sexual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br/>
              <w:t>abuse; emotional abuse; emotional neglect (childhood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Happines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nai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DAYS 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; anxiety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Kuzminskaite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</w:t>
            </w:r>
            <w: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4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LdXptaW5za2FpdGU8L0F1dGhvcj48WWVhcj4yMDI0PC9Z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LdXptaW5za2FpdGU8L0F1dGhvcj48WWVhcj4yMDI0PC9Z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56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etherland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4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epea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ix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7.0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9.2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I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neglect;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br/>
              <w:t>emotional abuse; physical abuse; sexual abuse (before age 16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nai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IDI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urrent anxiety or depression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Kwok et al, 202</w:t>
            </w:r>
            <w: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4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Ld29rPC9BdXRob3I+PFllYXI+MjAyNDwvWWVhcj48UmVj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Ld29rPC9BdXRob3I+PFllYXI+MjAyNDwvWWVhcj48UmVj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57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hin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9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osp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ix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75.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0.6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CE-I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neglect; physical neglect; emotional abuse; physical abuse; experienced bullying (before age 18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Happines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HC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HC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; anxiety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Labella et al, 2023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Labella&lt;/Author&gt;&lt;Year&gt;2023&lt;/Year&gt;&lt;RecNum&gt;3448&lt;/RecNum&gt;&lt;DisplayText&gt;&lt;style face="superscript"&gt;58&lt;/style&gt;&lt;/DisplayText&gt;&lt;record&gt;&lt;rec-number&gt;3448&lt;/rec-number&gt;&lt;foreign-keys&gt;&lt;key app="EN" db-id="xfz2sz205tt5doefze4perwwf90tzr9p9ast" timestamp="1739962105"&gt;3448&lt;/key&gt;&lt;/foreign-keys&gt;&lt;ref-type name="Journal Article"&gt;17&lt;/ref-type&gt;&lt;contributors&gt;&lt;authors&gt;&lt;author&gt;Labella, Madelyn H.&lt;/author&gt;&lt;author&gt;Distefano, Rebecca&lt;/author&gt;&lt;author&gt;Merrick, Jillian S.&lt;/author&gt;&lt;author&gt;Ramakrishnan, Jyothi L.&lt;/author&gt;&lt;author&gt;Thibodeau, Eric L.&lt;/author&gt;&lt;author&gt;Masten, Ann S.&lt;/author&gt;&lt;/authors&gt;&lt;/contributors&gt;&lt;titles&gt;&lt;title&gt;Parental affect profiles predict child emotion regulation and classroom adjustment in families experiencing homelessness&lt;/title&gt;&lt;secondary-title&gt;Social Development&lt;/secondary-title&gt;&lt;/titles&gt;&lt;periodical&gt;&lt;full-title&gt;Social Development&lt;/full-title&gt;&lt;abbr-1&gt;Soc Dev&lt;/abbr-1&gt;&lt;/periodical&gt;&lt;pages&gt;830-848&lt;/pages&gt;&lt;volume&gt;32&lt;/volume&gt;&lt;number&gt;3&lt;/number&gt;&lt;section&gt;830&lt;/section&gt;&lt;dates&gt;&lt;year&gt;2023&lt;/year&gt;&lt;/dates&gt;&lt;isbn&gt;0961-205X&amp;#xD;1467-9507&lt;/isbn&gt;&lt;accession-num&gt;WOS:000921578700001&lt;/accession-num&gt;&lt;urls&gt;&lt;related-urls&gt;&lt;url&gt;&lt;style face="underline" font="default" size="100%"&gt;&amp;lt;Go to ISI&amp;gt;://WOS:000921578700001&lt;/style&gt;&lt;/url&gt;&lt;/related-urls&gt;&lt;/urls&gt;&lt;electronic-resource-num&gt;10.1111/sode.12667&lt;/electronic-resource-num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58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0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5.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.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EQ: Ad-hoc questionnai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Death of parent; death of sibling; inter-parental conflict; parental separation or divorce; parental substance abuse problem; parental mental illness; parental physical illness; parental incarceration; foster care; prolonged parent-child separation (lifetime); </w:t>
            </w:r>
            <w:proofErr w:type="spellStart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ociodemographic</w:t>
            </w:r>
            <w:proofErr w:type="spellEnd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 risk (current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coding system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ehavior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D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ocial-behavioral proble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La</w:t>
            </w:r>
            <w: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N</w:t>
            </w: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oue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3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YU5vdWU8L0F1dGhvcj48WWVhcj4yMDEzPC9ZZWFyPjxS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YU5vdWU8L0F1dGhvcj48WWVhcj4yMDEzPC9ZZWFyPjxS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59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5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7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3.3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Ad-hoc questions 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Witnessing parental violence; sexual abuse, physical abuse, emotional neglect, physical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Lazic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1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Lazić&lt;/Author&gt;&lt;Year&gt;2021&lt;/Year&gt;&lt;RecNum&gt;3451&lt;/RecNum&gt;&lt;DisplayText&gt;&lt;style face="superscript"&gt;60&lt;/style&gt;&lt;/DisplayText&gt;&lt;record&gt;&lt;rec-number&gt;3451&lt;/rec-number&gt;&lt;foreign-keys&gt;&lt;key app="EN" db-id="xfz2sz205tt5doefze4perwwf90tzr9p9ast" timestamp="1739962105"&gt;3451&lt;/key&gt;&lt;/foreign-keys&gt;&lt;ref-type name="Journal Article"&gt;17&lt;/ref-type&gt;&lt;contributors&gt;&lt;authors&gt;&lt;author&gt;Lazić, Milica&lt;/author&gt;&lt;author&gt;Jovanović, Veljko&lt;/author&gt;&lt;author&gt;Gavrilov-Jerković, Vesna&lt;/author&gt;&lt;/authors&gt;&lt;/contributors&gt;&lt;auth-address&gt;Department of Psychology, Faculty of Philosophy, University of Novi Sad, Dr Zorana Đinđića 2, Novi Sad, 21000, Serbia&lt;/auth-address&gt;&lt;titles&gt;&lt;title&gt;The role of perceived negative childhood experiences in the context of recent stress: Testing competing theoretical models&lt;/title&gt;&lt;secondary-title&gt;Current Psychology&lt;/secondary-title&gt;&lt;alt-title&gt;Curr. Psychol.&lt;/alt-title&gt;&lt;/titles&gt;&lt;periodical&gt;&lt;full-title&gt;Current Psychology&lt;/full-title&gt;&lt;/periodical&gt;&lt;pages&gt;116-125&lt;/pages&gt;&lt;volume&gt;42&lt;/volume&gt;&lt;number&gt;1&lt;/number&gt;&lt;section&gt;116&lt;/section&gt;&lt;keywords&gt;&lt;keyword&gt;Perceived negative childhood experience&lt;/keyword&gt;&lt;keyword&gt;Resilience&lt;/keyword&gt;&lt;keyword&gt;Stress immunization&lt;/keyword&gt;&lt;keyword&gt;Stress sensitization&lt;/keyword&gt;&lt;keyword&gt;Well-being&lt;/keyword&gt;&lt;/keywords&gt;&lt;dates&gt;&lt;year&gt;2021&lt;/year&gt;&lt;/dates&gt;&lt;publisher&gt;Springer&lt;/publisher&gt;&lt;isbn&gt;1046-1310&amp;#xD;1936-4733&lt;/isbn&gt;&lt;work-type&gt;Article&lt;/work-type&gt;&lt;urls&gt;&lt;related-urls&gt;&lt;url&gt;https://www.scopus.com/inward/record.uri?eid=2-s2.0-85099834899&amp;amp;doi=10.1007%2fs12144-021-01418-y&amp;amp;partnerID=40&amp;amp;md5=d9d3f271d828280b49d8c6c549c414ee&lt;/url&gt;&lt;/related-urls&gt;&lt;/urls&gt;&lt;electronic-resource-num&gt;10.1007/s12144-021-01418-y&lt;/electronic-resource-num&gt;&lt;remote-database-name&gt;Scopus&lt;/remote-database-name&gt;&lt;language&gt;English&lt;/language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60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erbi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9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osp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7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0.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QAA–R (UFT subscal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egative experiences (childhood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Lehto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0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ZWh0bzwvQXV0aG9yPjxZZWFyPjIwMjA8L1llYXI+PFJl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ZWh0bzwvQXV0aG9yPjxZZWFyPjIwMjA8L1llYXI+PFJl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61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K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2892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3.2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6.8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item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option (childhood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Happines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nai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Li &amp; Xiang, 2020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Li&lt;/Author&gt;&lt;Year&gt;2020&lt;/Year&gt;&lt;RecNum&gt;3453&lt;/RecNum&gt;&lt;DisplayText&gt;&lt;style face="superscript"&gt;62&lt;/style&gt;&lt;/DisplayText&gt;&lt;record&gt;&lt;rec-number&gt;3453&lt;/rec-number&gt;&lt;foreign-keys&gt;&lt;key app="EN" db-id="xfz2sz205tt5doefze4perwwf90tzr9p9ast" timestamp="1739962105"&gt;3453&lt;/key&gt;&lt;/foreign-keys&gt;&lt;ref-type name="Journal Article"&gt;17&lt;/ref-type&gt;&lt;contributors&gt;&lt;authors&gt;&lt;author&gt;Li, Q.&lt;/author&gt;&lt;author&gt;Xiang, Y.&lt;/author&gt;&lt;/authors&gt;&lt;/contributors&gt;&lt;auth-address&gt;Department of Psychology and Cognition and Human Behavior Key Laboratory of Hunan, Hunan Normal University, Changsha, China.&lt;/auth-address&gt;&lt;titles&gt;&lt;title&gt;How is childhood maltreatment linked to benign envy/malicious envy? The mediating role of self-esteem, authentic pride and hubristic pride&lt;/title&gt;&lt;secondary-title&gt;Personality and Mental Health&lt;/secondary-title&gt;&lt;alt-title&gt;Pers. Ment. Health&lt;/alt-title&gt;&lt;/titles&gt;&lt;periodical&gt;&lt;full-title&gt;Personality and Mental Health&lt;/full-title&gt;&lt;abbr-1&gt;Personal Ment Health&lt;/abbr-1&gt;&lt;/periodical&gt;&lt;pages&gt;376-387&lt;/pages&gt;&lt;volume&gt;14&lt;/volume&gt;&lt;number&gt;4&lt;/number&gt;&lt;edition&gt;2020/07/14&lt;/edition&gt;&lt;keywords&gt;&lt;keyword&gt;Adult&lt;/keyword&gt;&lt;keyword&gt;Child&lt;/keyword&gt;&lt;keyword&gt;*Child Abuse&lt;/keyword&gt;&lt;keyword&gt;Emotions&lt;/keyword&gt;&lt;keyword&gt;Humans&lt;/keyword&gt;&lt;keyword&gt;*Jealousy&lt;/keyword&gt;&lt;keyword&gt;Self Concept&lt;/keyword&gt;&lt;keyword&gt;Students&lt;/keyword&gt;&lt;/keywords&gt;&lt;dates&gt;&lt;year&gt;2020&lt;/year&gt;&lt;pub-dates&gt;&lt;date&gt;Nov&lt;/date&gt;&lt;/pub-dates&gt;&lt;/dates&gt;&lt;publisher&gt;John Wiley and Sons Ltd&lt;/publisher&gt;&lt;isbn&gt;1932-863X (Electronic)&amp;#xD;1932-8621 (Linking)&lt;/isbn&gt;&lt;accession-num&gt;32656932&lt;/accession-num&gt;&lt;work-type&gt;Article&lt;/work-type&gt;&lt;urls&gt;&lt;related-urls&gt;&lt;url&gt;https://www.ncbi.nlm.nih.gov/pubmed/32656932&lt;/url&gt;&lt;/related-urls&gt;&lt;/urls&gt;&lt;custom2&gt;32656932&lt;/custom2&gt;&lt;electronic-resource-num&gt;10.1002/pmh.1492&lt;/electronic-resource-num&gt;&lt;remote-database-name&gt;Scopus&lt;/remote-database-name&gt;&lt;language&gt;English&lt;/language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62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hin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95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repor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9.0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id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HPPS-A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Liu A et al, 2020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Liu&lt;/Author&gt;&lt;Year&gt;2020&lt;/Year&gt;&lt;RecNum&gt;3454&lt;/RecNum&gt;&lt;DisplayText&gt;&lt;style face="superscript"&gt;63&lt;/style&gt;&lt;/DisplayText&gt;&lt;record&gt;&lt;rec-number&gt;3454&lt;/rec-number&gt;&lt;foreign-keys&gt;&lt;key app="EN" db-id="xfz2sz205tt5doefze4perwwf90tzr9p9ast" timestamp="1739962105"&gt;3454&lt;/key&gt;&lt;/foreign-keys&gt;&lt;ref-type name="Journal Article"&gt;17&lt;/ref-type&gt;&lt;contributors&gt;&lt;authors&gt;&lt;author&gt;Liu, A.&lt;/author&gt;&lt;author&gt;Wang, W.&lt;/author&gt;&lt;author&gt;Wu, X.&lt;/author&gt;&lt;/authors&gt;&lt;/contributors&gt;&lt;auth-address&gt;Beijing Key Laboratory of Applied Experimental Psychology, National Demonstration Center for Experimental Psychology Education, Faculty of Psychology, Beijing Normal University, Beijing, China.&lt;/auth-address&gt;&lt;titles&gt;&lt;title&gt;Understanding the Relation Between Self-Compassion and Suicide Risk Among Adolescents in a Post-disaster Context: Mediating Roles of Gratitude and Posttraumatic Stress Disorder&lt;/title&gt;&lt;secondary-title&gt;Frontiers in Psychology&lt;/secondary-title&gt;&lt;alt-title&gt;Front. Psychol.&lt;/alt-title&gt;&lt;/titles&gt;&lt;periodical&gt;&lt;full-title&gt;Frontiers in Psychology&lt;/full-title&gt;&lt;abbr-1&gt;Front Psychol&lt;/abbr-1&gt;&lt;/periodical&gt;&lt;pages&gt;1541&lt;/pages&gt;&lt;volume&gt;11&lt;/volume&gt;&lt;edition&gt;2020/08/09&lt;/edition&gt;&lt;keywords&gt;&lt;keyword&gt;Ptsd&lt;/keyword&gt;&lt;keyword&gt;adolescents&lt;/keyword&gt;&lt;keyword&gt;gratitude&lt;/keyword&gt;&lt;keyword&gt;self-compassion&lt;/keyword&gt;&lt;keyword&gt;suicide risk&lt;/keyword&gt;&lt;/keywords&gt;&lt;dates&gt;&lt;year&gt;2020&lt;/year&gt;&lt;/dates&gt;&lt;publisher&gt;Frontiers Media S.A.&lt;/publisher&gt;&lt;isbn&gt;1664-1078 (Print)&amp;#xD;1664-1078 (Electronic)&amp;#xD;1664-1078 (Linking)&lt;/isbn&gt;&lt;accession-num&gt;32765352&lt;/accession-num&gt;&lt;work-type&gt;Article&lt;/work-type&gt;&lt;urls&gt;&lt;related-urls&gt;&lt;url&gt;https://www.ncbi.nlm.nih.gov/pubmed/32765352&lt;/url&gt;&lt;/related-urls&gt;&lt;/urls&gt;&lt;custom2&gt;PMC7378767&lt;/custom2&gt;&lt;custom7&gt;1541&lt;/custom7&gt;&lt;electronic-resource-num&gt;10.3389/fpsyg.2020.01541&lt;/electronic-resource-num&gt;&lt;remote-database-name&gt;Scopus&lt;/remote-database-name&gt;&lt;language&gt;English&lt;/language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63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hin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9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2.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4.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TE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arthquake exposure (last 4.5 years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ratitud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Q-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CL-5; YRB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PTSD symptoms; suicide </w:t>
            </w:r>
            <w:proofErr w:type="spellStart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isk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  <w:vertAlign w:val="superscript"/>
              </w:rPr>
              <w:t>c</w:t>
            </w:r>
            <w:proofErr w:type="spellEnd"/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Liu J et al, 2022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Liu&lt;/Author&gt;&lt;Year&gt;2022&lt;/Year&gt;&lt;RecNum&gt;3455&lt;/RecNum&gt;&lt;DisplayText&gt;&lt;style face="superscript"&gt;64&lt;/style&gt;&lt;/DisplayText&gt;&lt;record&gt;&lt;rec-number&gt;3455&lt;/rec-number&gt;&lt;foreign-keys&gt;&lt;key app="EN" db-id="xfz2sz205tt5doefze4perwwf90tzr9p9ast" timestamp="1739962105"&gt;3455&lt;/key&gt;&lt;/foreign-keys&gt;&lt;ref-type name="Journal Article"&gt;17&lt;/ref-type&gt;&lt;contributors&gt;&lt;authors&gt;&lt;author&gt;Liu, Jie&lt;/author&gt;&lt;author&gt;Li, Bingbing&lt;/author&gt;&lt;author&gt;Xu, Mengsi&lt;/author&gt;&lt;author&gt;Luo, Junlong&lt;/author&gt;&lt;author&gt;Li, Xu&lt;/author&gt;&lt;/authors&gt;&lt;/contributors&gt;&lt;auth-address&gt;Department of Psychology, Educational College, Shanghai Normal University, Shanghai, 200234, China&amp;#xD;School of Psychology, Shaanxi Normal University, Xi&amp;apos;an, 710062, China&lt;/auth-address&gt;&lt;titles&gt;&lt;title&gt;Effects of childhood maltreatment on prosocial behaviors among Chinese emerging adults: A mediated moderation model of psychological suzhi and gratitude&lt;/title&gt;&lt;secondary-title&gt;Children and Youth Services Review&lt;/secondary-title&gt;&lt;alt-title&gt;Child. Youth Serv. Rev.&lt;/alt-title&gt;&lt;/titles&gt;&lt;periodical&gt;&lt;full-title&gt;Children and Youth Services Review&lt;/full-title&gt;&lt;abbr-1&gt;Child Youth Serv Rev&lt;/abbr-1&gt;&lt;/periodical&gt;&lt;volume&gt;132&lt;/volume&gt;&lt;section&gt;106334&lt;/section&gt;&lt;keywords&gt;&lt;keyword&gt;Childhood maltreatment&lt;/keyword&gt;&lt;keyword&gt;Gratitude&lt;/keyword&gt;&lt;keyword&gt;Prosocial behaviors&lt;/keyword&gt;&lt;keyword&gt;Psychological suzhi&lt;/keyword&gt;&lt;/keywords&gt;&lt;dates&gt;&lt;year&gt;2022&lt;/year&gt;&lt;/dates&gt;&lt;publisher&gt;Elsevier Ltd&lt;/publisher&gt;&lt;isbn&gt;01907409&lt;/isbn&gt;&lt;work-type&gt;Article&lt;/work-type&gt;&lt;urls&gt;&lt;related-urls&gt;&lt;url&gt;&lt;style face="underline" font="default" size="100%"&gt;https://www.scopus.com/inward/record.uri?eid=2-s2.0-85121240710&amp;amp;doi=10.1016%2fj.childyouth.2021.106334&amp;amp;partnerID=40&amp;amp;md5=52aaaa707a5c7dd3aab1e841e4513eb4&lt;/style&gt;&lt;/url&gt;&lt;/related-urls&gt;&lt;/urls&gt;&lt;custom7&gt;106334&lt;/custom7&gt;&lt;electronic-resource-num&gt;10.1016/j.childyouth.2021.106334&lt;/electronic-resource-num&gt;&lt;remote-database-name&gt;Scopus&lt;/remote-database-name&gt;&lt;language&gt;English&lt;/language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64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hin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39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0.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9.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before age 16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ratitud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Q-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Liu P et al, 2021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aXU8L0F1dGhvcj48WWVhcj4yMDIxPC9ZZWFyPjxSZWNO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aXU8L0F1dGhvcj48WWVhcj4yMDIxPC9ZZWFyPjxSZWNO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65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8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osp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0.8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.4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CID-IV; DAS; UCLA CSI; ad-hoc item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Maternal depression history; </w:t>
            </w:r>
            <w:proofErr w:type="spellStart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hronical</w:t>
            </w:r>
            <w:proofErr w:type="spellEnd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 familial stress; family income; parental relationship quality (lifetim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ositive emotionality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ab-TAB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ehavior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DI; CBC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Luterek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05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Luterek&lt;/Author&gt;&lt;Year&gt;2005&lt;/Year&gt;&lt;RecNum&gt;3457&lt;/RecNum&gt;&lt;DisplayText&gt;&lt;style face="superscript"&gt;66&lt;/style&gt;&lt;/DisplayText&gt;&lt;record&gt;&lt;rec-number&gt;3457&lt;/rec-number&gt;&lt;foreign-keys&gt;&lt;key app="EN" db-id="xfz2sz205tt5doefze4perwwf90tzr9p9ast" timestamp="1739962105"&gt;3457&lt;/key&gt;&lt;/foreign-keys&gt;&lt;ref-type name="Journal Article"&gt;17&lt;/ref-type&gt;&lt;contributors&gt;&lt;authors&gt;&lt;author&gt;Luterek, J. A.&lt;/author&gt;&lt;author&gt;Orsillo, S. M.&lt;/author&gt;&lt;author&gt;Marx, B. P.&lt;/author&gt;&lt;/authors&gt;&lt;/contributors&gt;&lt;auth-address&gt;Department of Psychology, Temple University, Philadelphia, Pennsylvania, USA.&lt;/auth-address&gt;&lt;titles&gt;&lt;title&gt;An experimental examination of emotional experience, expression, and disclosure in women reporting a history of childhood sexual abuse&lt;/title&gt;&lt;secondary-title&gt;Journal of Traumatic Stress&lt;/secondary-title&gt;&lt;alt-title&gt;J. Trauma. Stress&lt;/alt-title&gt;&lt;/titles&gt;&lt;periodical&gt;&lt;full-title&gt;J Trauma Stress&lt;/full-title&gt;&lt;abbr-1&gt;Journal of traumatic stress&lt;/abbr-1&gt;&lt;/periodical&gt;&lt;pages&gt;237-44&lt;/pages&gt;&lt;volume&gt;18&lt;/volume&gt;&lt;number&gt;3&lt;/number&gt;&lt;edition&gt;2005/11/11&lt;/edition&gt;&lt;keywords&gt;&lt;keyword&gt;Adolescent&lt;/keyword&gt;&lt;keyword&gt;Adult&lt;/keyword&gt;&lt;keyword&gt;Analysis of Variance&lt;/keyword&gt;&lt;keyword&gt;Case-Control Studies&lt;/keyword&gt;&lt;keyword&gt;Child&lt;/keyword&gt;&lt;keyword&gt;Child Abuse, Sexual/*psychology&lt;/keyword&gt;&lt;keyword&gt;*Disclosure&lt;/keyword&gt;&lt;keyword&gt;*Emotions&lt;/keyword&gt;&lt;keyword&gt;*Facial Expression&lt;/keyword&gt;&lt;keyword&gt;Female&lt;/keyword&gt;&lt;keyword&gt;Humans&lt;/keyword&gt;&lt;keyword&gt;New England&lt;/keyword&gt;&lt;/keywords&gt;&lt;dates&gt;&lt;year&gt;2005&lt;/year&gt;&lt;pub-dates&gt;&lt;date&gt;Jun&lt;/date&gt;&lt;/pub-dates&gt;&lt;/dates&gt;&lt;isbn&gt;0894-9867 (Print)&amp;#xD;0894-9867 (Linking)&lt;/isbn&gt;&lt;accession-num&gt;16281218&lt;/accession-num&gt;&lt;work-type&gt;Article&lt;/work-type&gt;&lt;urls&gt;&lt;related-urls&gt;&lt;url&gt;https://www.ncbi.nlm.nih.gov/pubmed/16281218&lt;/url&gt;&lt;/related-urls&gt;&lt;/urls&gt;&lt;custom2&gt;16281218&lt;/custom2&gt;&lt;electronic-resource-num&gt;10.1002/jts.20027&lt;/electronic-resource-num&gt;&lt;remote-database-name&gt;Scopus&lt;/remote-database-name&gt;&lt;language&gt;English&lt;/language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66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8.9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E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exual abuse (before age 14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DI; TSI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; PTSD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McQuarrie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3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McQuarrie&lt;/Author&gt;&lt;Year&gt;2023&lt;/Year&gt;&lt;RecNum&gt;3459&lt;/RecNum&gt;&lt;DisplayText&gt;&lt;style face="superscript"&gt;67&lt;/style&gt;&lt;/DisplayText&gt;&lt;record&gt;&lt;rec-number&gt;3459&lt;/rec-number&gt;&lt;foreign-keys&gt;&lt;key app="EN" db-id="xfz2sz205tt5doefze4perwwf90tzr9p9ast" timestamp="1739962105"&gt;3459&lt;/key&gt;&lt;/foreign-keys&gt;&lt;ref-type name="Journal Article"&gt;17&lt;/ref-type&gt;&lt;contributors&gt;&lt;authors&gt;&lt;author&gt;McQuarrie, A. M.&lt;/author&gt;&lt;author&gt;Smith, S. D.&lt;/author&gt;&lt;author&gt;Jakobson, L. S.&lt;/author&gt;&lt;/authors&gt;&lt;/contributors&gt;&lt;auth-address&gt;Department of Psychology, University of Manitoba, Winnipeg, MB, Canada.&amp;#xD;Department of Psychology, University of Winnipeg, Winnipeg, MB, Canada.&lt;/auth-address&gt;&lt;titles&gt;&lt;title&gt;Alexithymia and sensory processing sensitivity account for unique variance in the prediction of emotional contagion and empathy&lt;/title&gt;&lt;secondary-title&gt;Frontiers in Psychology&lt;/secondary-title&gt;&lt;/titles&gt;&lt;periodical&gt;&lt;full-title&gt;Frontiers in Psychology&lt;/full-title&gt;&lt;abbr-1&gt;Front Psychol&lt;/abbr-1&gt;&lt;/periodical&gt;&lt;pages&gt;1072783&lt;/pages&gt;&lt;volume&gt;14&lt;/volume&gt;&lt;edition&gt;2023/05/08&lt;/edition&gt;&lt;keywords&gt;&lt;keyword&gt;alexithymia&lt;/keyword&gt;&lt;keyword&gt;childhood emotional abuse&lt;/keyword&gt;&lt;keyword&gt;emotional contagion&lt;/keyword&gt;&lt;keyword&gt;empathy&lt;/keyword&gt;&lt;keyword&gt;individual differences&lt;/keyword&gt;&lt;keyword&gt;personality variables&lt;/keyword&gt;&lt;keyword&gt;sensory processing sensitivity (SPS)&lt;/keyword&gt;&lt;keyword&gt;commercial or financial relationships that could be construed as a potential&lt;/keyword&gt;&lt;keyword&gt;conflict of interest.&lt;/keyword&gt;&lt;/keywords&gt;&lt;dates&gt;&lt;year&gt;2023&lt;/year&gt;&lt;/dates&gt;&lt;isbn&gt;1664-1078 (Print)&amp;#xD;1664-1078 (Electronic)&amp;#xD;1664-1078 (Linking)&lt;/isbn&gt;&lt;accession-num&gt;37151350&lt;/accession-num&gt;&lt;work-type&gt;Article&lt;/work-type&gt;&lt;urls&gt;&lt;related-urls&gt;&lt;url&gt;https://www.ncbi.nlm.nih.gov/pubmed/37151350&lt;/url&gt;&lt;/related-urls&gt;&lt;/urls&gt;&lt;custom2&gt;PMC10157231&lt;/custom2&gt;&lt;custom7&gt;1072783&lt;/custom7&gt;&lt;electronic-resource-num&gt;10.3389/fpsyg.2023.1072783&lt;/electronic-resource-num&gt;&lt;remote-database-name&gt;Scopus&lt;/remote-database-name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67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anad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0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81.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0.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nai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HQ-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Depressive symptoms 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525602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Mezquita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4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NZXpxdWl0YTwvQXV0aG9yPjxZZWFyPjIwMTQ8L1llYXI+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NZXpxdWl0YTwvQXV0aG9yPjxZZWFyPjIwMTQ8L1llYXI+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</w:fldData>
              </w:fldChar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525602" w:rsidRPr="00525602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68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pain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1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non-clin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61.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1.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Emotional abuse; physical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Positive emoti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onality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TCI-R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RAPS; ABS 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Alcohol problems;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antisocial behavior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Michels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2a</w:t>
            </w:r>
            <w:r w:rsidR="005256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NaWNoZWxzPC9BdXRob3I+PFllYXI+MjAxMjwvWWVhcj48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NaWNoZWxzPC9BdXRob3I+PFllYXI+MjAxMjwvWWVhcj48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69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elgium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3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0.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8.9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LESC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egative events (last 6 months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Happines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DQ; DEB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problems; conduct problems; hyperactivity; emotional eating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Michels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2b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NaWNoZWxzPC9BdXRob3I+PFllYXI+MjAxMjwvWWVhcj48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NaWNoZWxzPC9BdXRob3I+PFllYXI+MjAxMjwvWWVhcj48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70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elgium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8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2.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8.4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LESC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egative events (last year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Happines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D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problems; conduct problems; hyperactivity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Morelen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6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Nb3JlbGVuPC9BdXRob3I+PFllYXI+MjAxNjwvWWVhcj48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Nb3JlbGVuPC9BdXRob3I+PFllYXI+MjAxNjwvWWVhcj48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71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9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8.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IPC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ehavior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PDS; NWS-PTS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  <w:lang w:val="fr-FR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  <w:lang w:val="fr-FR"/>
              </w:rPr>
              <w:t xml:space="preserve">Post-partum </w:t>
            </w:r>
            <w:proofErr w:type="spellStart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  <w:lang w:val="fr-FR"/>
              </w:rPr>
              <w:t>depressive</w:t>
            </w:r>
            <w:proofErr w:type="spellEnd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  <w:lang w:val="fr-FR"/>
              </w:rPr>
              <w:t>symptoms</w:t>
            </w:r>
            <w:proofErr w:type="spellEnd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  <w:lang w:val="fr-FR"/>
              </w:rPr>
              <w:t xml:space="preserve">; post-partum PTSD 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Nayman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2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OYXltYW48L0F1dGhvcj48WWVhcj4yMDIyPC9ZZWFyPjxS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OYXltYW48L0F1dGhvcj48WWVhcj4yMDIyPC9ZZWFyPjxS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72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1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epea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2.2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0.1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F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Household dysfunction; neglect; physical abuse; emotional abuse (between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br/>
              <w:t>the ages of 5–15 years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Nayman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3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OYXltYW48L0F1dGhvcj48WWVhcj4yMDIzPC9ZZWFyPjxS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OYXltYW48L0F1dGhvcj48WWVhcj4yMDIzPC9ZZWFyPjxS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73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rmany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0.5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Nguyen-</w:t>
            </w: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Feng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9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Nguyen-Feng&lt;/Author&gt;&lt;Year&gt;2019&lt;/Year&gt;&lt;RecNum&gt;3468&lt;/RecNum&gt;&lt;DisplayText&gt;&lt;style face="superscript"&gt;74&lt;/style&gt;&lt;/DisplayText&gt;&lt;record&gt;&lt;rec-number&gt;3468&lt;/rec-number&gt;&lt;foreign-keys&gt;&lt;key app="EN" db-id="xfz2sz205tt5doefze4perwwf90tzr9p9ast" timestamp="1739962105"&gt;3468&lt;/key&gt;&lt;/foreign-keys&gt;&lt;ref-type name="Journal Article"&gt;17&lt;/ref-type&gt;&lt;contributors&gt;&lt;authors&gt;&lt;author&gt;Nguyen-Feng, V. N.&lt;/author&gt;&lt;author&gt;Romano, F. N.&lt;/author&gt;&lt;author&gt;Frazier, P.&lt;/author&gt;&lt;/authors&gt;&lt;/contributors&gt;&lt;auth-address&gt;Department of Psychology.&lt;/auth-address&gt;&lt;titles&gt;&lt;title&gt;Emotional abuse moderates efficacy of an ecological momentary stress management intervention for college students&lt;/title&gt;&lt;secondary-title&gt;Journal of Counseling Psychology&lt;/secondary-title&gt;&lt;alt-title&gt;J. Couns. Psychol.&lt;/alt-title&gt;&lt;/titles&gt;&lt;periodical&gt;&lt;full-title&gt;Journal of Counseling Psychology&lt;/full-title&gt;&lt;/periodical&gt;&lt;pages&gt;461-472&lt;/pages&gt;&lt;volume&gt;66&lt;/volume&gt;&lt;number&gt;4&lt;/number&gt;&lt;edition&gt;2019/01/15&lt;/edition&gt;&lt;keywords&gt;&lt;keyword&gt;Anxiety/psychology&lt;/keyword&gt;&lt;keyword&gt;Child&lt;/keyword&gt;&lt;keyword&gt;Child Abuse/*psychology&lt;/keyword&gt;&lt;keyword&gt;Depression/psychology&lt;/keyword&gt;&lt;keyword&gt;*Ecological Momentary Assessment&lt;/keyword&gt;&lt;keyword&gt;Female&lt;/keyword&gt;&lt;keyword&gt;Humans&lt;/keyword&gt;&lt;keyword&gt;Male&lt;/keyword&gt;&lt;keyword&gt;Stress, Psychological/prevention &amp;amp; control/*psychology/*therapy&lt;/keyword&gt;&lt;keyword&gt;Students/*psychology&lt;/keyword&gt;&lt;keyword&gt;Treatment Outcome&lt;/keyword&gt;&lt;keyword&gt;Young Adult&lt;/keyword&gt;&lt;/keywords&gt;&lt;dates&gt;&lt;year&gt;2019&lt;/year&gt;&lt;pub-dates&gt;&lt;date&gt;Jul&lt;/date&gt;&lt;/pub-dates&gt;&lt;/dates&gt;&lt;publisher&gt;American Psychological Association Inc.&lt;/publisher&gt;&lt;isbn&gt;0022-0167 (Print)&amp;#xD;0022-0167 (Linking)&lt;/isbn&gt;&lt;accession-num&gt;30640484&lt;/accession-num&gt;&lt;work-type&gt;Article&lt;/work-type&gt;&lt;urls&gt;&lt;related-urls&gt;&lt;url&gt;https://www.ncbi.nlm.nih.gov/pubmed/30640484&lt;/url&gt;&lt;/related-urls&gt;&lt;/urls&gt;&lt;custom2&gt;30640484&lt;/custom2&gt;&lt;electronic-resource-num&gt;10.1037/cou0000332&lt;/electronic-resource-num&gt;&lt;remote-database-name&gt;Scopus&lt;/remote-database-name&gt;&lt;language&gt;English&lt;/language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74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5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7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1.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Emotional abuse (childhood and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longer periods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ASS-2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Depressive symptoms,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 xml:space="preserve">anxiety symptoms 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Nishimi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1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OaXNoaW1pPC9BdXRob3I+PFllYXI+MjAyMTwvWWVhcj48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OaXNoaW1pPC9BdXRob3I+PFllYXI+MjAyMTwvWWVhcj48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75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42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84.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9.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DI-II; MPS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; PTSD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Nishimi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2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OaXNoaW1pPC9BdXRob3I+PFllYXI+MjAyMjwvWWVhcj48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OaXNoaW1pPC9BdXRob3I+PFllYXI+MjAyMjwvWWVhcj48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76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76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osp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7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5.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; CTSPC; Ad-hoc question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witnessing household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br/>
              <w:t>abuse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HI-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ESD; RCMAS (Worry/Oversensitivity Subscal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; anxiety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Oltean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2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Oltean&lt;/Author&gt;&lt;Year&gt;2022&lt;/Year&gt;&lt;RecNum&gt;3471&lt;/RecNum&gt;&lt;DisplayText&gt;&lt;style face="superscript"&gt;77&lt;/style&gt;&lt;/DisplayText&gt;&lt;record&gt;&lt;rec-number&gt;3471&lt;/rec-number&gt;&lt;foreign-keys&gt;&lt;key app="EN" db-id="xfz2sz205tt5doefze4perwwf90tzr9p9ast" timestamp="1739962105"&gt;3471&lt;/key&gt;&lt;/foreign-keys&gt;&lt;ref-type name="Journal Article"&gt;17&lt;/ref-type&gt;&lt;contributors&gt;&lt;authors&gt;&lt;author&gt;Oltean, Lia-Ecaterina&lt;/author&gt;&lt;author&gt;Miu, Andrei C.&lt;/author&gt;&lt;author&gt;Șoflău, Radu&lt;/author&gt;&lt;author&gt;Szentágotai-Tătar, Aurora&lt;/author&gt;&lt;/authors&gt;&lt;/contributors&gt;&lt;titles&gt;&lt;title&gt;Tailoring Gratitude Interventions. How and for Whom Do They Work? The Potential Mediating Role of Reward Processing and the Moderating Role of Childhood Adversity and Trait Gratitude&lt;/title&gt;&lt;secondary-title&gt;Journal of Happiness Studies&lt;/secondary-title&gt;&lt;/titles&gt;&lt;periodical&gt;&lt;full-title&gt;Journal of Happiness Studies&lt;/full-title&gt;&lt;abbr-1&gt;J Happiness Stud&lt;/abbr-1&gt;&lt;/periodical&gt;&lt;pages&gt;3007-3030&lt;/pages&gt;&lt;volume&gt;23&lt;/volume&gt;&lt;number&gt;6&lt;/number&gt;&lt;section&gt;3007&lt;/section&gt;&lt;dates&gt;&lt;year&gt;2022&lt;/year&gt;&lt;pub-dates&gt;&lt;date&gt;2022/08/01&lt;/date&gt;&lt;/pub-dates&gt;&lt;/dates&gt;&lt;isbn&gt;1389-4978&amp;#xD;1573-7780&lt;/isbn&gt;&lt;urls&gt;&lt;related-urls&gt;&lt;url&gt;https://doi.org/10.1007/s10902-022-00530-5&lt;/url&gt;&lt;/related-urls&gt;&lt;/urls&gt;&lt;electronic-resource-num&gt;10.1007/s10902-022-00530-5&lt;/electronic-resource-num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77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omani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3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83.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7.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AE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versity severity and multiplicity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ratitud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Q-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HQ-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Oshio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3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Oshio&lt;/Author&gt;&lt;Year&gt;2013&lt;/Year&gt;&lt;RecNum&gt;3474&lt;/RecNum&gt;&lt;DisplayText&gt;&lt;style face="superscript"&gt;78&lt;/style&gt;&lt;/DisplayText&gt;&lt;record&gt;&lt;rec-number&gt;3474&lt;/rec-number&gt;&lt;foreign-keys&gt;&lt;key app="EN" db-id="xfz2sz205tt5doefze4perwwf90tzr9p9ast" timestamp="1739962105"&gt;3474&lt;/key&gt;&lt;/foreign-keys&gt;&lt;ref-type name="Journal Article"&gt;17&lt;/ref-type&gt;&lt;contributors&gt;&lt;authors&gt;&lt;author&gt;Oshio, Takashi&lt;/author&gt;&lt;author&gt;Umeda, Maki&lt;/author&gt;&lt;author&gt;Kawakami, Norito&lt;/author&gt;&lt;/authors&gt;&lt;/contributors&gt;&lt;auth-address&gt;Institute of Economic Research, Hitotsubashi University, 2-1 Naka, Kunitachi, Tokyo, 186-8603, Japan&amp;#xD;Graduate School of Medicine, The University of Tokyo, Tokyo, Japan&lt;/auth-address&gt;&lt;titles&gt;&lt;title&gt;Childhood Adversity and Adulthood Subjective Well-Being: Evidence from Japan&lt;/title&gt;&lt;secondary-title&gt;Journal of Happiness Studies&lt;/secondary-title&gt;&lt;alt-title&gt;J. Happiness Stud.&lt;/alt-title&gt;&lt;/titles&gt;&lt;periodical&gt;&lt;full-title&gt;Journal of Happiness Studies&lt;/full-title&gt;&lt;abbr-1&gt;J Happiness Stud&lt;/abbr-1&gt;&lt;/periodical&gt;&lt;pages&gt;843-860&lt;/pages&gt;&lt;volume&gt;14&lt;/volume&gt;&lt;number&gt;3&lt;/number&gt;&lt;section&gt;843&lt;/section&gt;&lt;keywords&gt;&lt;keyword&gt;Adulthood subjective well-being&lt;/keyword&gt;&lt;keyword&gt;Childhood adversity&lt;/keyword&gt;&lt;keyword&gt;Japan&lt;/keyword&gt;&lt;keyword&gt;Mediation analysis&lt;/keyword&gt;&lt;keyword&gt;Social support&lt;/keyword&gt;&lt;keyword&gt;Socioeconomic status&lt;/keyword&gt;&lt;/keywords&gt;&lt;dates&gt;&lt;year&gt;&lt;style face="normal" font="default" size="100%"&gt;201&lt;/style&gt;&lt;style face="normal" font="default" charset="238" size="100%"&gt;3&lt;/style&gt;&lt;/year&gt;&lt;/dates&gt;&lt;publisher&gt;Kluwer Academic Publishers&lt;/publisher&gt;&lt;isbn&gt;1389-4978&amp;#xD;1573-7780&lt;/isbn&gt;&lt;work-type&gt;Article&lt;/work-type&gt;&lt;urls&gt;&lt;related-urls&gt;&lt;url&gt;https://www.scopus.com/inward/record.uri?eid=2-s2.0-84879210039&amp;amp;doi=10.1007%2fs10902-012-9358-y&amp;amp;partnerID=40&amp;amp;md5=49d35dee657fab983178c1a2330ce2be&lt;/url&gt;&lt;/related-urls&gt;&lt;/urls&gt;&lt;electronic-resource-num&gt;10.1007/s10902-012-9358-y&lt;/electronic-resource-num&gt;&lt;remote-database-name&gt;Scopus&lt;/remote-database-name&gt;&lt;language&gt;English&lt;/language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78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Japan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29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7.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hysical abuse; physical neglect (before age 15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Happines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Paetzold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1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YWV0em9sZDwvQXV0aG9yPjxZZWFyPjIwMjE8L1llYXI+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YWV0em9sZDwvQXV0aG9yPjxZZWFyPjIwMjE8L1llYXI+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79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K; Australia; Netherland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epea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nai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Pole et al, 2007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b2xlPC9BdXRob3I+PFllYXI+MjAwNzwvWWVhcj48UmVj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b2xlPC9BdXRob3I+PFllYXI+MjAwNzwvWWVhcj48UmVj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80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9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5.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8.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SCR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isaster; serious illness; physical assault; serious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br/>
              <w:t>accident; serious abuse; serious neglect; sexual assault (before age 14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 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; ER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TAI; SCL-9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Trait anxiety; general psychiatric distres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Ponnamperuma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, </w:t>
            </w: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2022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b25uYW1wZXJ1bWE8L0F1dGhvcj48WWVhcj4yMDIyPC9Z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b25uYW1wZXJ1bWE8L0F1dGhvcj48WWVhcj4yMDIyPC9Z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81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Sri Lank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75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non-clin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5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3.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UCLA PTSD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Reaction Index; LTD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noBreakHyphen/>
              <w:t>Y; ad-hoc question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 xml:space="preserve">Trauma exposure; tsunami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exposure; household adversities; life stress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Happines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onnai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SDQ; UCLA-PTSD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Index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Emotional and behavio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ral problems;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br/>
              <w:t>PTSD symptom severity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Pries et al, 2020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cmllczwvQXV0aG9yPjxZZWFyPjIwMjA8L1llYXI+PFJl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cmllczwvQXV0aG9yPjxZZWFyPjIwMjA8L1llYXI+PFJl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82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elgium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9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epea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7.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nai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Raney et al, 2024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YW5leTwvQXV0aG9yPjxZZWFyPjIwMjQ8L1llYXI+PFJl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YW5leTwvQXV0aG9yPjxZZWFyPjIwMjQ8L1llYXI+PFJl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83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51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osp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3.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KSADS-5 PTSD Module– PR; ES-PR; FES – YR; FHA- PR; ABCD FHA; ABCD PD; CRPBI (AS- YR); PM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hysical abuse; sexual abuse; household violence; substance abuse in the household; household mental illness; divorce/separation; criminal household member; emotional neglect; physical neglect; emotional abuse (during the COVID-19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br/>
              <w:t>pandemic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IHTB-EB-C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Riley et al, 2020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aWxleTwvQXV0aG9yPjxZZWFyPjIwMjA8L1llYXI+PFJl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aWxleTwvQXV0aG9yPjxZZWFyPjIwMjA8L1llYXI+PFJl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84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olan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5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1.8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6.5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JV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xposure to conventional crime; child maltreatment; peer and sibling victimization; witnessing violence/indirect victimization; electronic victimization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C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Robinson et al, 2009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b2JpbnNvbjwvQXV0aG9yPjxZZWFyPjIwMDk8L1llYXI+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b2JpbnNvbjwvQXV0aG9yPjxZZWFyPjIwMDk8L1llYXI+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85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2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.7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Official records; PVI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hysical abuse; neglect/failure to provide; neglect/failu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re to provide; sexual abuse; emotional maltreatment; dependency/abandonment; moral/legal/educational maltreatment (lifetim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CIP (PA coding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ehavior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BC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Externalizing symptoms &amp; internalizing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Roche-Miranda et al, 2023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Roche-Miranda&lt;/Author&gt;&lt;Year&gt;2023&lt;/Year&gt;&lt;RecNum&gt;3484&lt;/RecNum&gt;&lt;DisplayText&gt;&lt;style face="superscript"&gt;86&lt;/style&gt;&lt;/DisplayText&gt;&lt;record&gt;&lt;rec-number&gt;3484&lt;/rec-number&gt;&lt;foreign-keys&gt;&lt;key app="EN" db-id="xfz2sz205tt5doefze4perwwf90tzr9p9ast" timestamp="1739962105"&gt;3484&lt;/key&gt;&lt;/foreign-keys&gt;&lt;ref-type name="Journal Article"&gt;17&lt;/ref-type&gt;&lt;contributors&gt;&lt;authors&gt;&lt;author&gt;Roche-Miranda, M. I.&lt;/author&gt;&lt;author&gt;Subervi-Vazquez, A. M.&lt;/author&gt;&lt;author&gt;Martinez, K. G.&lt;/author&gt;&lt;/authors&gt;&lt;/contributors&gt;&lt;auth-address&gt;Department of Psychiatry, Medical Sciences Campus, University of Puerto Rico, San Juan, Puerto Rico.&lt;/auth-address&gt;&lt;titles&gt;&lt;title&gt;Ataque de nervios: The impact of sociodemographic, health history, and psychological dimensions on Puerto Rican adults&lt;/title&gt;&lt;secondary-title&gt;Frontiers in Psychiatry&lt;/secondary-title&gt;&lt;/titles&gt;&lt;periodical&gt;&lt;full-title&gt;Front Psychiatry&lt;/full-title&gt;&lt;abbr-1&gt;Frontiers in psychiatry&lt;/abbr-1&gt;&lt;/periodical&gt;&lt;pages&gt;1013314&lt;/pages&gt;&lt;volume&gt;14&lt;/volume&gt;&lt;edition&gt;2023/02/07&lt;/edition&gt;&lt;keywords&gt;&lt;keyword&gt;Puerto Rico&lt;/keyword&gt;&lt;keyword&gt;affect&lt;/keyword&gt;&lt;keyword&gt;anxiety&lt;/keyword&gt;&lt;keyword&gt;ataque de nervios&lt;/keyword&gt;&lt;keyword&gt;health history&lt;/keyword&gt;&lt;keyword&gt;personality&lt;/keyword&gt;&lt;keyword&gt;sociodemographic&lt;/keyword&gt;&lt;keyword&gt;trauma&lt;/keyword&gt;&lt;keyword&gt;commercial or financial relationships that could be construed as a potential&lt;/keyword&gt;&lt;keyword&gt;conflict of interest.&lt;/keyword&gt;&lt;/keywords&gt;&lt;dates&gt;&lt;year&gt;2023&lt;/year&gt;&lt;pub-dates&gt;&lt;date&gt;Jan&lt;/date&gt;&lt;/pub-dates&gt;&lt;/dates&gt;&lt;isbn&gt;1664-0640 (Print)&amp;#xD;1664-0640 (Electronic)&amp;#xD;1664-0640 (Linking)&lt;/isbn&gt;&lt;accession-num&gt;36741126&lt;/accession-num&gt;&lt;urls&gt;&lt;related-urls&gt;&lt;url&gt;https://www.ncbi.nlm.nih.gov/pubmed/36741126&lt;/url&gt;&lt;/related-urls&gt;&lt;/urls&gt;&lt;custom2&gt;PMC9894889&lt;/custom2&gt;&lt;custom7&gt;1013314&lt;/custom7&gt;&lt;electronic-resource-num&gt;10.3389/fpsyt.2023.1013314&lt;/electronic-resource-num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86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uerto Rico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2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ix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6.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repor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DI; BAI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;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br/>
              <w:t>anxiety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Rose et al, 2023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Rose&lt;/Author&gt;&lt;Year&gt;2023&lt;/Year&gt;&lt;RecNum&gt;3485&lt;/RecNum&gt;&lt;DisplayText&gt;&lt;style face="superscript"&gt;87&lt;/style&gt;&lt;/DisplayText&gt;&lt;record&gt;&lt;rec-number&gt;3485&lt;/rec-number&gt;&lt;foreign-keys&gt;&lt;key app="EN" db-id="xfz2sz205tt5doefze4perwwf90tzr9p9ast" timestamp="1739962105"&gt;3485&lt;/key&gt;&lt;/foreign-keys&gt;&lt;ref-type name="Journal Article"&gt;17&lt;/ref-type&gt;&lt;contributors&gt;&lt;authors&gt;&lt;author&gt;Rose, H.&lt;/author&gt;&lt;author&gt;Womick, J.&lt;/author&gt;&lt;author&gt;King, L. A.&lt;/author&gt;&lt;/authors&gt;&lt;/contributors&gt;&lt;auth-address&gt;Department of Psychological Sciences, University of Missouri, Columbia, Missouri, USA.&amp;#xD;Department of Psychology and Neuroscience, University of North Carolina, Chapel Hill, North Carolina, USA.&lt;/auth-address&gt;&lt;titles&gt;&lt;title&gt;Purpose maintained: Adverse childhood experiences and meaning in life&lt;/title&gt;&lt;secondary-title&gt;Journal of Personality&lt;/secondary-title&gt;&lt;/titles&gt;&lt;periodical&gt;&lt;full-title&gt;J Pers&lt;/full-title&gt;&lt;abbr-1&gt;Journal of personality&lt;/abbr-1&gt;&lt;/periodical&gt;&lt;pages&gt;1425-1441&lt;/pages&gt;&lt;volume&gt;91&lt;/volume&gt;&lt;number&gt;6&lt;/number&gt;&lt;edition&gt;2023/02/08&lt;/edition&gt;&lt;keywords&gt;&lt;keyword&gt;Adult&lt;/keyword&gt;&lt;keyword&gt;Humans&lt;/keyword&gt;&lt;keyword&gt;*Adverse Childhood Experiences&lt;/keyword&gt;&lt;keyword&gt;Emotions&lt;/keyword&gt;&lt;keyword&gt;Affect&lt;/keyword&gt;&lt;keyword&gt;Students&lt;/keyword&gt;&lt;keyword&gt;Neuroticism&lt;/keyword&gt;&lt;keyword&gt;adverse childhood experiences&lt;/keyword&gt;&lt;keyword&gt;childhood trauma&lt;/keyword&gt;&lt;keyword&gt;meaning in life&lt;/keyword&gt;&lt;keyword&gt;purpose&lt;/keyword&gt;&lt;/keywords&gt;&lt;dates&gt;&lt;year&gt;2023&lt;/year&gt;&lt;pub-dates&gt;&lt;date&gt;Dec&lt;/date&gt;&lt;/pub-dates&gt;&lt;/dates&gt;&lt;isbn&gt;1467-6494 (Electronic)&amp;#xD;0022-3506 (Linking)&lt;/isbn&gt;&lt;accession-num&gt;36748110&lt;/accession-num&gt;&lt;urls&gt;&lt;related-urls&gt;&lt;url&gt;https://www.ncbi.nlm.nih.gov/pubmed/36748110&lt;/url&gt;&lt;/related-urls&gt;&lt;/urls&gt;&lt;electronic-resource-num&gt;10.1111/jopy.12820&lt;/electronic-resource-num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87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75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7.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4.9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CES; CTE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; household dysfunction; exposure to traumatic events (before age 18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repor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nai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Rzeszutek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</w:t>
            </w:r>
            <w: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4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emVzenV0ZWs8L0F1dGhvcj48WWVhcj4yMDI0PC9ZZWFy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=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emVzenV0ZWs8L0F1dGhvcj48WWVhcj4yMDI0PC9ZZWFy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=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88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olan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0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ix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85.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5.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AST-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hildren of alcoholics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ITQ; PCL-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TSD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Schacht et al, 2010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TY2hhY2h0PC9BdXRob3I+PFllYXI+MjAxMDwvWWVhcj48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TY2hhY2h0PC9BdXRob3I+PFllYXI+MjAxMDwvWWVhcj48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89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Finkelhor’s</w:t>
            </w:r>
            <w:proofErr w:type="spellEnd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 interview questions; Sexual Experience Survey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exual abuse (before age 14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Schutze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0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TY2h1dHplPC9BdXRob3I+PFllYXI+MjAyMDwvWWVhcj48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TY2h1dHplPC9BdXRob3I+PFllYXI+MjAyMDwvWWVhcj48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90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rmany; Switzerland; Austri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3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5.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Emotional abuse; physical abuse; sexual abuse; emotional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Happines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repor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HP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HQ-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; anxiety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 xml:space="preserve">Schwartz &amp; </w:t>
            </w: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Drotar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, 2006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TY2h3YXJ0ejwvQXV0aG9yPjxZZWFyPjIwMDY8L1llYXI+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TY2h3YXJ0ejwvQXV0aG9yPjxZZWFyPjIwMDY8L1llYXI+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91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4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8.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1.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Official records; Ad-hoc question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hildhood cancer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MR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ESD; PCL-C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; PTSD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Somers et al, 2017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Tb21lcnM8L0F1dGhvcj48WWVhcj4yMDE3PC9ZZWFyPjxS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Tb21lcnM8L0F1dGhvcj48WWVhcj4yMDE3PC9ZZWFyPjxS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92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5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0.6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9.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before age 16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DI-II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Stein et al, 2022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TdGVpbjwvQXV0aG9yPjxZZWFyPjIwMjI8L1llYXI+PFJl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TdGVpbjwvQXV0aG9yPjxZZWFyPjIwMjI8L1llYXI+PFJl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93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; Canad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2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itudi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1.8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D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exual abuse (before age 18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CESD-PA 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TSS; CES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TSD symptoms;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br/>
              <w:t>depressive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Talevi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8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UYWxldmk8L0F1dGhvcj48WWVhcj4yMDE4PC9ZZWFyPjxS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UYWxldmk8L0F1dGhvcj48WWVhcj4yMDE4PC9ZZWFyPjxS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94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Italy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2.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2.8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F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Household dysfunction; neglect; physical abuse; emotional abuse (between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br/>
              <w:t>the ages of 5–15 years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not reported 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Teicher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5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UZWljaGVyPC9BdXRob3I+PFllYXI+MjAxNTwvWWVhcj48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UZWljaGVyPC9BdXRob3I+PFllYXI+MjAxNTwvWWVhcj48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95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epea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TAI; CTS; 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; witnessing violence; significant separations or losses; verbal abuse; parental discord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Anxiety symptoms; depressive symptoms; </w:t>
            </w:r>
            <w:proofErr w:type="spellStart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omatization</w:t>
            </w:r>
            <w:proofErr w:type="spellEnd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; anger/hostility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Thoma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0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Thoma&lt;/Author&gt;&lt;Year&gt;2020&lt;/Year&gt;&lt;RecNum&gt;3496&lt;/RecNum&gt;&lt;DisplayText&gt;&lt;style face="superscript"&gt;96&lt;/style&gt;&lt;/DisplayText&gt;&lt;record&gt;&lt;rec-number&gt;3496&lt;/rec-number&gt;&lt;foreign-keys&gt;&lt;key app="EN" db-id="xfz2sz205tt5doefze4perwwf90tzr9p9ast" timestamp="1739962105"&gt;3496&lt;/key&gt;&lt;/foreign-keys&gt;&lt;ref-type name="Journal Article"&gt;17&lt;/ref-type&gt;&lt;contributors&gt;&lt;authors&gt;&lt;author&gt;Thoma, M. V.&lt;/author&gt;&lt;author&gt;Holtge, J.&lt;/author&gt;&lt;author&gt;Eising, C. M.&lt;/author&gt;&lt;author&gt;Pfluger, V.&lt;/author&gt;&lt;author&gt;Rohner, S. L.&lt;/author&gt;&lt;/authors&gt;&lt;/contributors&gt;&lt;auth-address&gt;Psychopathology and Clinical Intervention, Institute of Psychology, University of Zurich, Zurich, Switzerland.&amp;#xD;University Research Priority Program &amp;quot;Dynamics of Healthy Ageing&amp;quot;, University of Zurich, Zurich, Switzerland.&amp;#xD;Resilience Research Centre, Dalhousie University, Halifax, NS, Canada.&lt;/auth-address&gt;&lt;titles&gt;&lt;title&gt;Resilience and Stress in Later Life: A Network Analysis Approach Depicting Complex Interactions of Resilience Resources and Stress-Related Risk Factors in Older Adults&lt;/title&gt;&lt;secondary-title&gt;Frontiers in Behavioral Neuroscience&lt;/secondary-title&gt;&lt;/titles&gt;&lt;periodical&gt;&lt;full-title&gt;Frontiers in Behavioral Neuroscience&lt;/full-title&gt;&lt;abbr-1&gt;Front Behav Neurosci&lt;/abbr-1&gt;&lt;/periodical&gt;&lt;pages&gt;580969&lt;/pages&gt;&lt;volume&gt;14&lt;/volume&gt;&lt;edition&gt;2020/12/08&lt;/edition&gt;&lt;keywords&gt;&lt;keyword&gt;early-life adversity&lt;/keyword&gt;&lt;keyword&gt;later life&lt;/keyword&gt;&lt;keyword&gt;network analysis&lt;/keyword&gt;&lt;keyword&gt;resilience resources&lt;/keyword&gt;&lt;keyword&gt;stress-related risk factors&lt;/keyword&gt;&lt;/keywords&gt;&lt;dates&gt;&lt;year&gt;2020&lt;/year&gt;&lt;pub-dates&gt;&lt;date&gt;Nov&lt;/date&gt;&lt;/pub-dates&gt;&lt;/dates&gt;&lt;isbn&gt;1662-5153 (Print)&amp;#xD;1662-5153 (Electronic)&amp;#xD;1662-5153 (Linking)&lt;/isbn&gt;&lt;accession-num&gt;33281572&lt;/accession-num&gt;&lt;urls&gt;&lt;related-urls&gt;&lt;url&gt;https://www.ncbi.nlm.nih.gov/pubmed/33281572&lt;/url&gt;&lt;/related-urls&gt;&lt;/urls&gt;&lt;custom2&gt;PMC7705246&lt;/custom2&gt;&lt;custom7&gt;580969&lt;/custom7&gt;&lt;electronic-resource-num&gt;10.3389/fnbeh.2020.580969&lt;/electronic-resource-num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96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witzerlan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3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6.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70.4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Official records; ad-hoc intervi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ew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 xml:space="preserve">Compulsory social measures and/or placement (childhood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not reported 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Turiano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7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Turiano&lt;/Author&gt;&lt;Year&gt;2017&lt;/Year&gt;&lt;RecNum&gt;3497&lt;/RecNum&gt;&lt;DisplayText&gt;&lt;style face="superscript"&gt;97&lt;/style&gt;&lt;/DisplayText&gt;&lt;record&gt;&lt;rec-number&gt;3497&lt;/rec-number&gt;&lt;foreign-keys&gt;&lt;key app="EN" db-id="xfz2sz205tt5doefze4perwwf90tzr9p9ast" timestamp="1739962105"&gt;3497&lt;/key&gt;&lt;/foreign-keys&gt;&lt;ref-type name="Journal Article"&gt;17&lt;/ref-type&gt;&lt;contributors&gt;&lt;authors&gt;&lt;author&gt;Turiano, N. A.&lt;/author&gt;&lt;author&gt;Silva, N. M.&lt;/author&gt;&lt;author&gt;McDonald, C.&lt;/author&gt;&lt;author&gt;Hill, P. L.&lt;/author&gt;&lt;/authors&gt;&lt;/contributors&gt;&lt;auth-address&gt;1 Department of Psychology, West Virginia University, Morgantown, WV, USA.&amp;#xD;2 Department of Psychological and Brain Sciences, Washington University, St. Louis, MO, USA.&lt;/auth-address&gt;&lt;titles&gt;&lt;title&gt;Retrospective Reports of Childhood Misfortune Are Associated With Positive and Negative Affect in Adulthood&lt;/title&gt;&lt;secondary-title&gt;The International Journal of Aging and Human Development&lt;/secondary-title&gt;&lt;alt-title&gt;International journal of aging &amp;amp; human development&lt;/alt-title&gt;&lt;/titles&gt;&lt;periodical&gt;&lt;full-title&gt;The International Journal of Aging and Human Development&lt;/full-title&gt;&lt;abbr-1&gt;International journal of aging &amp;amp; human development&lt;/abbr-1&gt;&lt;/periodical&gt;&lt;alt-periodical&gt;&lt;full-title&gt;The International Journal of Aging and Human Development&lt;/full-title&gt;&lt;abbr-1&gt;International journal of aging &amp;amp; human development&lt;/abbr-1&gt;&lt;/alt-periodical&gt;&lt;pages&gt;91415016688480&lt;/pages&gt;&lt;edition&gt;2017/01/07&lt;/edition&gt;&lt;keywords&gt;&lt;keyword&gt;adversity&lt;/keyword&gt;&lt;keyword&gt;affect&lt;/keyword&gt;&lt;keyword&gt;childhood misfortune&lt;/keyword&gt;&lt;keyword&gt;control beliefs&lt;/keyword&gt;&lt;/keywords&gt;&lt;dates&gt;&lt;year&gt;2017&lt;/year&gt;&lt;pub-dates&gt;&lt;date&gt;Jan 1&lt;/date&gt;&lt;/pub-dates&gt;&lt;/dates&gt;&lt;isbn&gt;1541-3535 (Electronic)&amp;#xD;0091-4150 (Linking)&lt;/isbn&gt;&lt;accession-num&gt;28058960&lt;/accession-num&gt;&lt;urls&gt;&lt;related-urls&gt;&lt;url&gt;https://www.ncbi.nlm.nih.gov/pubmed/28058960&lt;/url&gt;&lt;/related-urls&gt;&lt;/urls&gt;&lt;electronic-resource-num&gt;10.1177/0091415016688480&lt;/electronic-resource-num&gt;&lt;remote-database-provider&gt;NLM&lt;/remote-database-provider&gt;&lt;language&gt;eng&lt;/language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97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06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nai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household dysfunction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nai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Upenieks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&amp; Liu, 202</w:t>
            </w:r>
            <w: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2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Upenieks&lt;/Author&gt;&lt;Year&gt;2022&lt;/Year&gt;&lt;RecNum&gt;3498&lt;/RecNum&gt;&lt;DisplayText&gt;&lt;style face="superscript"&gt;98&lt;/style&gt;&lt;/DisplayText&gt;&lt;record&gt;&lt;rec-number&gt;3498&lt;/rec-number&gt;&lt;foreign-keys&gt;&lt;key app="EN" db-id="xfz2sz205tt5doefze4perwwf90tzr9p9ast" timestamp="1739962105"&gt;3498&lt;/key&gt;&lt;/foreign-keys&gt;&lt;ref-type name="Journal Article"&gt;17&lt;/ref-type&gt;&lt;contributors&gt;&lt;authors&gt;&lt;author&gt;Upenieks, L.&lt;/author&gt;&lt;author&gt;Liu, Y.&lt;/author&gt;&lt;/authors&gt;&lt;/contributors&gt;&lt;auth-address&gt;14643Baylor University, Waco, TX, USA.&lt;/auth-address&gt;&lt;titles&gt;&lt;title&gt;Marital Strain and Support and Subjective Well-Being in Later Life: Ascribing a Role to Childhood Adversity&lt;/title&gt;&lt;secondary-title&gt;Journal of Aging and Health&lt;/secondary-title&gt;&lt;/titles&gt;&lt;periodical&gt;&lt;full-title&gt;Journal of Aging and Health&lt;/full-title&gt;&lt;/periodical&gt;&lt;pages&gt;550-568&lt;/pages&gt;&lt;volume&gt;34&lt;/volume&gt;&lt;number&gt;4-5&lt;/number&gt;&lt;edition&gt;2021/10/21&lt;/edition&gt;&lt;keywords&gt;&lt;keyword&gt;*Adverse Childhood Experiences&lt;/keyword&gt;&lt;keyword&gt;Aged&lt;/keyword&gt;&lt;keyword&gt;Aging&lt;/keyword&gt;&lt;keyword&gt;Female&lt;/keyword&gt;&lt;keyword&gt;Humans&lt;/keyword&gt;&lt;keyword&gt;Male&lt;/keyword&gt;&lt;keyword&gt;*Marriage&lt;/keyword&gt;&lt;keyword&gt;Parents&lt;/keyword&gt;&lt;keyword&gt;childhood adversity&lt;/keyword&gt;&lt;keyword&gt;depression&lt;/keyword&gt;&lt;keyword&gt;happiness&lt;/keyword&gt;&lt;keyword&gt;life course&lt;/keyword&gt;&lt;keyword&gt;marital quality&lt;/keyword&gt;&lt;/keywords&gt;&lt;dates&gt;&lt;year&gt;2022&lt;/year&gt;&lt;pub-dates&gt;&lt;date&gt;Aug-Sep&lt;/date&gt;&lt;/pub-dates&gt;&lt;/dates&gt;&lt;isbn&gt;1552-6887 (Electronic)&amp;#xD;0898-2643 (Linking)&lt;/isbn&gt;&lt;accession-num&gt;34666514&lt;/accession-num&gt;&lt;urls&gt;&lt;related-urls&gt;&lt;url&gt;https://www.ncbi.nlm.nih.gov/pubmed/34666514&lt;/url&gt;&lt;/related-urls&gt;&lt;/urls&gt;&lt;custom7&gt;08982643211048664&lt;/custom7&gt;&lt;electronic-resource-num&gt;10.1177/08982643211048664&lt;/electronic-resource-num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98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37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itudi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4.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70.3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nai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Financial strain (between ages 6 -16 years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Happines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ES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Depressive symptoms 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Vartanian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4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WYXJ0YW5pYW48L0F1dGhvcj48WWVhcj4yMDE0PC9ZZWFy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WYXJ0YW5pYW48L0F1dGhvcj48WWVhcj4yMDE0PC9ZZWFy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99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74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9.7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F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Household dysfunction; neglect; physical abuse; emotional abuse (between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br/>
              <w:t>the ages of 5–15 years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ratitud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Q-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DE-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ating Disorder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Vilete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4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WaWxldGU8L0F1dGhvcj48WWVhcj4yMDE0PC9ZZWFyPjxS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WaWxldGU8L0F1dGhvcj48WWVhcj4yMDE0PC9ZZWFyPjxS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00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Brazil 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23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5.7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not reported 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nai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Traumatic event (before age 13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Volgenau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 (study 1), 202</w:t>
            </w:r>
            <w: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3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Volgenau&lt;/Author&gt;&lt;Year&gt;2023&lt;/Year&gt;&lt;RecNum&gt;3503&lt;/RecNum&gt;&lt;DisplayText&gt;&lt;style face="superscript"&gt;101&lt;/style&gt;&lt;/DisplayText&gt;&lt;record&gt;&lt;rec-number&gt;3503&lt;/rec-number&gt;&lt;foreign-keys&gt;&lt;key app="EN" db-id="xfz2sz205tt5doefze4perwwf90tzr9p9ast" timestamp="1739962105"&gt;3503&lt;/key&gt;&lt;/foreign-keys&gt;&lt;ref-type name="Journal Article"&gt;17&lt;/ref-type&gt;&lt;contributors&gt;&lt;authors&gt;&lt;author&gt;Volgenau, K. M.&lt;/author&gt;&lt;author&gt;Hokes, K. E.&lt;/author&gt;&lt;author&gt;Hacker, N.&lt;/author&gt;&lt;author&gt;Adams, L. M.&lt;/author&gt;&lt;/authors&gt;&lt;/contributors&gt;&lt;auth-address&gt;Department of Psychology, George Mason University, 4400 University Drive, MS 3f5, Fairfax, VA, 22030, USA. kvolgena@gmu.edu.&amp;#xD;Department of Psychology, George Mason University, 4400 University Drive, MS 3f5, Fairfax, VA, 22030, USA.&lt;/auth-address&gt;&lt;titles&gt;&lt;title&gt;A Network Analysis Approach to Understanding the Relationship Between Childhood Trauma and Wellbeing Later in Life&lt;/title&gt;&lt;secondary-title&gt;Child Psychiatry &amp;amp; Human Development&lt;/secondary-title&gt;&lt;/titles&gt;&lt;periodical&gt;&lt;full-title&gt;Child Psychiatry &amp;amp; Human Development&lt;/full-title&gt;&lt;abbr-1&gt;Child Psychiat Hum D&lt;/abbr-1&gt;&lt;/periodical&gt;&lt;pages&gt;1127-1140&lt;/pages&gt;&lt;volume&gt;54&lt;/volume&gt;&lt;number&gt;4&lt;/number&gt;&lt;edition&gt;2022/01/31&lt;/edition&gt;&lt;keywords&gt;&lt;keyword&gt;Adult&lt;/keyword&gt;&lt;keyword&gt;Child&lt;/keyword&gt;&lt;keyword&gt;Humans&lt;/keyword&gt;&lt;keyword&gt;United States&lt;/keyword&gt;&lt;keyword&gt;*Child Abuse/psychology&lt;/keyword&gt;&lt;keyword&gt;*Adverse Childhood Experiences&lt;/keyword&gt;&lt;keyword&gt;*Mental Disorders&lt;/keyword&gt;&lt;keyword&gt;Mental Health&lt;/keyword&gt;&lt;keyword&gt;Emotions&lt;/keyword&gt;&lt;keyword&gt;Childhood maltreatment&lt;/keyword&gt;&lt;keyword&gt;Mental illness&lt;/keyword&gt;&lt;keyword&gt;Network analysis&lt;/keyword&gt;&lt;keyword&gt;Psychological well-being&lt;/keyword&gt;&lt;/keywords&gt;&lt;dates&gt;&lt;year&gt;2023&lt;/year&gt;&lt;pub-dates&gt;&lt;date&gt;Aug&lt;/date&gt;&lt;/pub-dates&gt;&lt;/dates&gt;&lt;isbn&gt;1573-3327 (Electronic)&amp;#xD;0009-398X (Linking)&lt;/isbn&gt;&lt;accession-num&gt;35094181&lt;/accession-num&gt;&lt;urls&gt;&lt;related-urls&gt;&lt;url&gt;https://www.ncbi.nlm.nih.gov/pubmed/35094181&lt;/url&gt;&lt;/related-urls&gt;&lt;/urls&gt;&lt;electronic-resource-num&gt;10.1007/s10578-022-01321-y&lt;/electronic-resource-num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01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23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6.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4.5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AS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ASQ; CES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General distress due to anxious symptoms; depressive symptoms 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Volgenau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 (study 2), 202</w:t>
            </w:r>
            <w: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3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Volgenau&lt;/Author&gt;&lt;Year&gt;2023&lt;/Year&gt;&lt;RecNum&gt;3503&lt;/RecNum&gt;&lt;DisplayText&gt;&lt;style face="superscript"&gt;101&lt;/style&gt;&lt;/DisplayText&gt;&lt;record&gt;&lt;rec-number&gt;3503&lt;/rec-number&gt;&lt;foreign-keys&gt;&lt;key app="EN" db-id="xfz2sz205tt5doefze4perwwf90tzr9p9ast" timestamp="1739962105"&gt;3503&lt;/key&gt;&lt;/foreign-keys&gt;&lt;ref-type name="Journal Article"&gt;17&lt;/ref-type&gt;&lt;contributors&gt;&lt;authors&gt;&lt;author&gt;Volgenau, K. M.&lt;/author&gt;&lt;author&gt;Hokes, K. E.&lt;/author&gt;&lt;author&gt;Hacker, N.&lt;/author&gt;&lt;author&gt;Adams, L. M.&lt;/author&gt;&lt;/authors&gt;&lt;/contributors&gt;&lt;auth-address&gt;Department of Psychology, George Mason University, 4400 University Drive, MS 3f5, Fairfax, VA, 22030, USA. kvolgena@gmu.edu.&amp;#xD;Department of Psychology, George Mason University, 4400 University Drive, MS 3f5, Fairfax, VA, 22030, USA.&lt;/auth-address&gt;&lt;titles&gt;&lt;title&gt;A Network Analysis Approach to Understanding the Relationship Between Childhood Trauma and Wellbeing Later in Life&lt;/title&gt;&lt;secondary-title&gt;Child Psychiatry &amp;amp; Human Development&lt;/secondary-title&gt;&lt;/titles&gt;&lt;periodical&gt;&lt;full-title&gt;Child Psychiatry &amp;amp; Human Development&lt;/full-title&gt;&lt;abbr-1&gt;Child Psychiat Hum D&lt;/abbr-1&gt;&lt;/periodical&gt;&lt;pages&gt;1127-1140&lt;/pages&gt;&lt;volume&gt;54&lt;/volume&gt;&lt;number&gt;4&lt;/number&gt;&lt;edition&gt;2022/01/31&lt;/edition&gt;&lt;keywords&gt;&lt;keyword&gt;Adult&lt;/keyword&gt;&lt;keyword&gt;Child&lt;/keyword&gt;&lt;keyword&gt;Humans&lt;/keyword&gt;&lt;keyword&gt;United States&lt;/keyword&gt;&lt;keyword&gt;*Child Abuse/psychology&lt;/keyword&gt;&lt;keyword&gt;*Adverse Childhood Experiences&lt;/keyword&gt;&lt;keyword&gt;*Mental Disorders&lt;/keyword&gt;&lt;keyword&gt;Mental Health&lt;/keyword&gt;&lt;keyword&gt;Emotions&lt;/keyword&gt;&lt;keyword&gt;Childhood maltreatment&lt;/keyword&gt;&lt;keyword&gt;Mental illness&lt;/keyword&gt;&lt;keyword&gt;Network analysis&lt;/keyword&gt;&lt;keyword&gt;Psychological well-being&lt;/keyword&gt;&lt;/keywords&gt;&lt;dates&gt;&lt;year&gt;2023&lt;/year&gt;&lt;pub-dates&gt;&lt;date&gt;Aug&lt;/date&gt;&lt;/pub-dates&gt;&lt;/dates&gt;&lt;isbn&gt;1573-3327 (Electronic)&amp;#xD;0009-398X (Linking)&lt;/isbn&gt;&lt;accession-num&gt;35094181&lt;/accession-num&gt;&lt;urls&gt;&lt;related-urls&gt;&lt;url&gt;https://www.ncbi.nlm.nih.gov/pubmed/35094181&lt;/url&gt;&lt;/related-urls&gt;&lt;/urls&gt;&lt;electronic-resource-num&gt;10.1007/s10578-022-01321-y&lt;/electronic-resource-num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01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85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2.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0.7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AS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ASQ; CES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General distress due to anxious symptoms; depressive symptoms 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Wang et al, 2021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XYW5nPC9BdXRob3I+PFllYXI+MjAyMTwvWWVhcj48UmVj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XYW5nPC9BdXRob3I+PFllYXI+MjAyMTwvWWVhcj48UmVj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02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ritre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0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5.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9.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CE-I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Physical abuse; emotional abuse; sexual abuse; household substance abuse; incarcerated family member; household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mental illness; domestic violence; parental separation/divorce; emotional neglect; physical neglect; bullying; community violence; collective violence (before age 18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SWB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longer periods of tim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WHO-5 WBI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RQ-2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sychological distres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Weilenmann</w:t>
            </w:r>
            <w:proofErr w:type="spellEnd"/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</w:t>
            </w:r>
            <w: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2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XZWlsZW5tYW5uPC9BdXRob3I+PFllYXI+MjAyMjwvWWVh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XZWlsZW5tYW5uPC9BdXRob3I+PFllYXI+MjAyMjwvWWVh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03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witzerlan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73.5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3.5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repor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Wendt et al, 2019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XZW5kdDwvQXV0aG9yPjxZZWFyPjIwMTk8L1llYXI+PFJl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XZW5kdDwvQXV0aG9yPjxZZWFyPjIwMTk8L1llYXI+PFJl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04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Brazil 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08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8.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1.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Official record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Institutionalized children (current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C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Wooten et al, 2022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Xb290ZW48L0F1dGhvcj48WWVhcj4yMDIyPC9ZZWFyPjxS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Xb290ZW48L0F1dGhvcj48WWVhcj4yMDIyPC9ZZWFyPjxS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05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200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epea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2.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repor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resent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d-hoc question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DI; STAI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;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br/>
              <w:t xml:space="preserve">anxiety symptoms 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Wu et al, 2018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XdTwvQXV0aG9yPjxZZWFyPjIwMTg8L1llYXI+PFJlY051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XdTwvQXV0aG9yPjxZZWFyPjIwMTg8L1llYXI+PFJlY051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06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hin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35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3.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9.18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ratitud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Q-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TDQ (TDS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Depressive symptoms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Xiang et al, 2021a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YaWFuZzwvQXV0aG9yPjxZZWFyPjIwMjE8L1llYXI+PFJl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YaWFuZzwvQXV0aG9yPjxZZWFyPjIwMjE8L1llYXI+PFJl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07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hin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81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73.2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9.54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Emotional abuse; physical abuse; emotional neglect; physical neglect (childhood 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repor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NAS-P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Xiang et al, 2021b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&lt;EndNote&gt;&lt;Cite&gt;&lt;Author&gt;Xiang&lt;/Author&gt;&lt;Year&gt;2021&lt;/Year&gt;&lt;RecNum&gt;3512&lt;/RecNum&gt;&lt;DisplayText&gt;&lt;style face="superscript"&gt;108&lt;/style&gt;&lt;/DisplayText&gt;&lt;record&gt;&lt;rec-number&gt;3512&lt;/rec-number&gt;&lt;foreign-keys&gt;&lt;key app="EN" db-id="xfz2sz205tt5doefze4perwwf90tzr9p9ast" timestamp="1739962105"&gt;3512&lt;/key&gt;&lt;/foreign-keys&gt;&lt;ref-type name="Journal Article"&gt;17&lt;/ref-type&gt;&lt;contributors&gt;&lt;authors&gt;&lt;author&gt;Xiang, Y.&lt;/author&gt;&lt;author&gt;Yuan, R.&lt;/author&gt;&lt;author&gt;Zhao, J.&lt;/author&gt;&lt;/authors&gt;&lt;/contributors&gt;&lt;auth-address&gt;Hunan Normal University, China.&lt;/auth-address&gt;&lt;titles&gt;&lt;title&gt;Childhood maltreatment and life satisfaction in adulthood: The mediating effect of emotional intelligence, positive affect and negative affect&lt;/title&gt;&lt;secondary-title&gt;Journal of Health Psychology&lt;/secondary-title&gt;&lt;/titles&gt;&lt;periodical&gt;&lt;full-title&gt;Journal of Health Psychology&lt;/full-title&gt;&lt;/periodical&gt;&lt;pages&gt;2460-2469&lt;/pages&gt;&lt;volume&gt;26&lt;/volume&gt;&lt;number&gt;13&lt;/number&gt;&lt;edition&gt;2020/04/28&lt;/edition&gt;&lt;keywords&gt;&lt;keyword&gt;Adult&lt;/keyword&gt;&lt;keyword&gt;Child&lt;/keyword&gt;&lt;keyword&gt;*Child Abuse&lt;/keyword&gt;&lt;keyword&gt;Emotional Intelligence&lt;/keyword&gt;&lt;keyword&gt;Emotions&lt;/keyword&gt;&lt;keyword&gt;Humans&lt;/keyword&gt;&lt;keyword&gt;*Personal Satisfaction&lt;/keyword&gt;&lt;keyword&gt;Surveys and Questionnaires&lt;/keyword&gt;&lt;keyword&gt;affect&lt;/keyword&gt;&lt;keyword&gt;children&lt;/keyword&gt;&lt;keyword&gt;satisfaction&lt;/keyword&gt;&lt;keyword&gt;trauma&lt;/keyword&gt;&lt;/keywords&gt;&lt;dates&gt;&lt;year&gt;2021&lt;/year&gt;&lt;pub-dates&gt;&lt;date&gt;Nov&lt;/date&gt;&lt;/pub-dates&gt;&lt;/dates&gt;&lt;isbn&gt;1461-7277 (Electronic)&amp;#xD;1359-1053 (Linking)&lt;/isbn&gt;&lt;accession-num&gt;32338529&lt;/accession-num&gt;&lt;urls&gt;&lt;related-urls&gt;&lt;url&gt;https://www.ncbi.nlm.nih.gov/pubmed/32338529&lt;/url&gt;&lt;/related-urls&gt;&lt;/urls&gt;&lt;custom7&gt;1359105320914381&lt;/custom7&gt;&lt;electronic-resource-num&gt;10.1177/1359105320914381&lt;/electronic-resource-num&gt;&lt;/record&gt;&lt;/Cite&gt;&lt;/EndNote&gt;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08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hin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7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72.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9.1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ratitud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Q-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Yen et al, 201</w:t>
            </w:r>
            <w: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3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ZZW48L0F1dGhvcj48WWVhcj4yMDEzPC9ZZWFyPjxSZWNO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ZZW48L0F1dGhvcj48WWVhcj4yMDEzPC9ZZWFyPjxSZWNO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09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US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1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repeat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67.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5.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K-SADS-P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buse (lifetim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IM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FASM; CI-BPD; SIQ; ad-hoc questionnaire; AQ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Self-injurious </w:t>
            </w:r>
            <w:proofErr w:type="spellStart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ehavior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  <w:vertAlign w:val="superscript"/>
              </w:rPr>
              <w:t>e</w:t>
            </w:r>
            <w:proofErr w:type="spellEnd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; no. of BPD symptoms; no. of psychiatric diagnoses; suicide </w:t>
            </w:r>
            <w:proofErr w:type="spellStart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ideation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  <w:vertAlign w:val="superscript"/>
              </w:rPr>
              <w:t>c</w:t>
            </w:r>
            <w:proofErr w:type="spellEnd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; suicide </w:t>
            </w:r>
            <w:proofErr w:type="spellStart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attempts</w:t>
            </w: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  <w:vertAlign w:val="superscript"/>
              </w:rPr>
              <w:t>c</w:t>
            </w:r>
            <w:proofErr w:type="spellEnd"/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; aggression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Yu et al, 2020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ZdTwvQXV0aG9yPjxZZWFyPjIwMjA8L1llYXI+PFJlY051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ZdTwvQXV0aG9yPjxZZWFyPjIwMjA8L1llYXI+PFJlY051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10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hin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89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54.2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5.41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lifetim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ratitud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Q-6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Zhang &amp; Li, 202</w:t>
            </w:r>
            <w: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2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aaGFuZzwvQXV0aG9yPjxZZWFyPjIwMjI8L1llYXI+PFJl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aaGFuZzwvQXV0aG9yPjxZZWFyPjIwMjI8L1llYXI+PFJl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11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hin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84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n-clinic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47.9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3.0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neglect; physical neglect; left behind in childhood (lifetim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ratitud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Q-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color w:val="auto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not applicable</w:t>
            </w:r>
          </w:p>
        </w:tc>
      </w:tr>
      <w:tr w:rsidR="00CD77B6" w:rsidRPr="006D67D0" w:rsidTr="00CD77B6">
        <w:tc>
          <w:tcPr>
            <w:cnfStyle w:val="001000000000"/>
            <w:tcW w:w="0" w:type="auto"/>
          </w:tcPr>
          <w:p w:rsidR="00482521" w:rsidRPr="006D67D0" w:rsidRDefault="00482521" w:rsidP="00C00A05">
            <w:pPr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Zhou et al, 2024</w:t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aaG91PC9BdXRob3I+PFllYXI+MjAyNDwvWWVhcj48UmVj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aaG91PC9BdXRob3I+PFllYXI+MjAyNDwvWWVhcj48UmVj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</w:fldData>
              </w:fldChar>
            </w:r>
            <w:r w:rsidR="00C00A0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instrText xml:space="preserve"> ADDIN EN.CITE.DATA </w:instrTex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00A05" w:rsidRPr="00C00A05">
              <w:rPr>
                <w:rFonts w:ascii="Times New Roman" w:hAnsi="Times New Roman" w:cs="Times New Roman"/>
                <w:b w:val="0"/>
                <w:noProof/>
                <w:color w:val="auto"/>
                <w:sz w:val="16"/>
                <w:szCs w:val="16"/>
                <w:vertAlign w:val="superscript"/>
              </w:rPr>
              <w:t>112</w:t>
            </w:r>
            <w:r w:rsidR="007B375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hina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87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ross-section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mixed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72.03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7.45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CTQ-SF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Emotional abuse; physical abuse; sexual abuse; emotional neglect; physical neglect (childhood and adolescence)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Pleasur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general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TEPS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subjective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BDI</w:t>
            </w:r>
          </w:p>
        </w:tc>
        <w:tc>
          <w:tcPr>
            <w:tcW w:w="0" w:type="auto"/>
          </w:tcPr>
          <w:p w:rsidR="00482521" w:rsidRPr="006D67D0" w:rsidRDefault="00482521" w:rsidP="00CD77B6">
            <w:pPr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6D67D0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 xml:space="preserve">Depressive symptoms </w:t>
            </w:r>
          </w:p>
        </w:tc>
      </w:tr>
    </w:tbl>
    <w:p w:rsidR="00482521" w:rsidRDefault="00482521" w:rsidP="0000779F">
      <w:pPr>
        <w:rPr>
          <w:rFonts w:ascii="Times New Roman" w:hAnsi="Times New Roman" w:cs="Times New Roman"/>
          <w:sz w:val="20"/>
          <w:szCs w:val="20"/>
        </w:rPr>
      </w:pPr>
    </w:p>
    <w:p w:rsidR="00482521" w:rsidRPr="006D67D0" w:rsidRDefault="00482521" w:rsidP="00482521">
      <w:pPr>
        <w:rPr>
          <w:rFonts w:ascii="Times New Roman" w:hAnsi="Times New Roman" w:cs="Times New Roman"/>
          <w:i/>
          <w:sz w:val="20"/>
          <w:szCs w:val="20"/>
        </w:rPr>
      </w:pPr>
      <w:r w:rsidRPr="006D67D0">
        <w:rPr>
          <w:rFonts w:ascii="Times New Roman" w:hAnsi="Times New Roman" w:cs="Times New Roman"/>
          <w:i/>
          <w:sz w:val="20"/>
          <w:szCs w:val="20"/>
        </w:rPr>
        <w:t xml:space="preserve">Note. </w:t>
      </w:r>
      <w:proofErr w:type="spellStart"/>
      <w:r w:rsidRPr="006D67D0">
        <w:rPr>
          <w:rFonts w:ascii="Times New Roman" w:hAnsi="Times New Roman" w:cs="Times New Roman"/>
          <w:sz w:val="20"/>
          <w:szCs w:val="20"/>
          <w:vertAlign w:val="superscript"/>
        </w:rPr>
        <w:t>a</w:t>
      </w:r>
      <w:proofErr w:type="spellEnd"/>
      <w:r w:rsidRPr="006D67D0">
        <w:rPr>
          <w:rFonts w:ascii="Times New Roman" w:hAnsi="Times New Roman" w:cs="Times New Roman"/>
          <w:sz w:val="20"/>
          <w:szCs w:val="20"/>
          <w:vertAlign w:val="superscript"/>
        </w:rPr>
        <w:t xml:space="preserve"> </w:t>
      </w:r>
      <w:r w:rsidRPr="006D67D0">
        <w:rPr>
          <w:rFonts w:ascii="Times New Roman" w:hAnsi="Times New Roman" w:cs="Times New Roman"/>
          <w:sz w:val="20"/>
          <w:szCs w:val="20"/>
        </w:rPr>
        <w:t xml:space="preserve">We coded the clinical status of the sample, distinguishing between clinical samples, which included patients diagnosed for a current mental disorders, using an established clinical interview (e.g., Structured Clinical Interview </w:t>
      </w:r>
      <w:r w:rsidRPr="006D67D0">
        <w:rPr>
          <w:rFonts w:ascii="Times New Roman" w:hAnsi="Times New Roman" w:cs="Times New Roman"/>
          <w:sz w:val="20"/>
          <w:szCs w:val="20"/>
        </w:rPr>
        <w:lastRenderedPageBreak/>
        <w:t xml:space="preserve">for DSM), and non-clinical samples which included students or community dwellers who were typically recruited through campus or online advertisements. In addition, samples which included both patients with a current mental disorder and either students and community dwellers (e.g., control group), or former patients who no longer met the diagnostic criteria for a mental disorder were coded as "mixed". </w:t>
      </w:r>
      <w:r w:rsidRPr="006D67D0">
        <w:rPr>
          <w:rFonts w:ascii="Times New Roman" w:hAnsi="Times New Roman" w:cs="Times New Roman"/>
          <w:sz w:val="20"/>
          <w:szCs w:val="20"/>
          <w:vertAlign w:val="superscript"/>
        </w:rPr>
        <w:t xml:space="preserve">b </w:t>
      </w:r>
      <w:r w:rsidRPr="006D67D0">
        <w:rPr>
          <w:rFonts w:ascii="Times New Roman" w:hAnsi="Times New Roman" w:cs="Times New Roman"/>
          <w:sz w:val="20"/>
          <w:szCs w:val="20"/>
        </w:rPr>
        <w:t xml:space="preserve">This study was an outlier and was excluded from the analysis. </w:t>
      </w:r>
      <w:r w:rsidRPr="006D67D0">
        <w:rPr>
          <w:rFonts w:ascii="Times New Roman" w:hAnsi="Times New Roman" w:cs="Times New Roman"/>
          <w:sz w:val="20"/>
          <w:szCs w:val="20"/>
          <w:vertAlign w:val="superscript"/>
        </w:rPr>
        <w:t>c</w:t>
      </w:r>
      <w:r w:rsidRPr="006D67D0">
        <w:t xml:space="preserve"> </w:t>
      </w:r>
      <w:r w:rsidRPr="006D67D0">
        <w:rPr>
          <w:rFonts w:ascii="Times New Roman" w:hAnsi="Times New Roman" w:cs="Times New Roman"/>
          <w:sz w:val="20"/>
          <w:szCs w:val="20"/>
        </w:rPr>
        <w:t xml:space="preserve">Based on the focus of the assessment, the construct was considered similar to the suicide-related criterion of major depressive disorder or borderline personality disorder. </w:t>
      </w:r>
      <w:r w:rsidRPr="006D67D0">
        <w:rPr>
          <w:rFonts w:ascii="Times New Roman" w:hAnsi="Times New Roman" w:cs="Times New Roman"/>
          <w:sz w:val="20"/>
          <w:szCs w:val="20"/>
          <w:vertAlign w:val="superscript"/>
        </w:rPr>
        <w:t xml:space="preserve">d </w:t>
      </w:r>
      <w:r w:rsidRPr="006D67D0">
        <w:rPr>
          <w:rFonts w:ascii="Times New Roman" w:hAnsi="Times New Roman" w:cs="Times New Roman"/>
          <w:sz w:val="20"/>
          <w:szCs w:val="20"/>
        </w:rPr>
        <w:t xml:space="preserve">Self-destructive behaviors refer to criteria from several mental disorders and were considered as such: (1) substance-related behaviors (corresponding to criteria from substance-related disorders or the impulsivity criterion of borderline personality disorder); (2) disordered eating (corresponding to criteria from eating disorders or the impulsivity criterion of borderline personality disorder); (3) sexual impulsivity (corresponding to the impulsivity criterion of borderline personality disorder); (4) self-harm behaviors (corresponding to the self-injury criterion of borderline personality disorder); and (5) </w:t>
      </w:r>
      <w:proofErr w:type="spellStart"/>
      <w:r w:rsidRPr="006D67D0">
        <w:rPr>
          <w:rFonts w:ascii="Times New Roman" w:hAnsi="Times New Roman" w:cs="Times New Roman"/>
          <w:sz w:val="20"/>
          <w:szCs w:val="20"/>
        </w:rPr>
        <w:t>suicidality</w:t>
      </w:r>
      <w:proofErr w:type="spellEnd"/>
      <w:r w:rsidRPr="006D67D0">
        <w:rPr>
          <w:rFonts w:ascii="Times New Roman" w:hAnsi="Times New Roman" w:cs="Times New Roman"/>
          <w:sz w:val="20"/>
          <w:szCs w:val="20"/>
        </w:rPr>
        <w:t xml:space="preserve"> (corresponding to the suicide-related criterion of major depressive disorder or borderline personality disorder).</w:t>
      </w:r>
      <w:r w:rsidRPr="006D67D0">
        <w:rPr>
          <w:rFonts w:ascii="Times New Roman" w:hAnsi="Times New Roman" w:cs="Times New Roman"/>
          <w:sz w:val="20"/>
          <w:szCs w:val="20"/>
          <w:vertAlign w:val="superscript"/>
        </w:rPr>
        <w:t xml:space="preserve">e </w:t>
      </w:r>
      <w:r w:rsidRPr="006D67D0">
        <w:rPr>
          <w:rFonts w:ascii="Times New Roman" w:hAnsi="Times New Roman" w:cs="Times New Roman"/>
          <w:sz w:val="20"/>
          <w:szCs w:val="20"/>
        </w:rPr>
        <w:t xml:space="preserve">Based on the focus of the assessment, the construct was considered similar to the self-injury criterion of borderline personality disorder. </w:t>
      </w:r>
      <w:r w:rsidRPr="006D67D0">
        <w:rPr>
          <w:rFonts w:ascii="Times New Roman" w:hAnsi="Times New Roman" w:cs="Times New Roman"/>
          <w:sz w:val="20"/>
          <w:szCs w:val="20"/>
          <w:vertAlign w:val="superscript"/>
        </w:rPr>
        <w:t xml:space="preserve">f </w:t>
      </w:r>
      <w:r w:rsidRPr="006D67D0">
        <w:rPr>
          <w:rFonts w:ascii="Times New Roman" w:hAnsi="Times New Roman" w:cs="Times New Roman"/>
          <w:sz w:val="20"/>
          <w:szCs w:val="20"/>
        </w:rPr>
        <w:t xml:space="preserve">Based on the focus of the assessment, the construct was considered similar to the behavior disturbances criteria of conduct disorder. </w:t>
      </w:r>
    </w:p>
    <w:p w:rsidR="00482521" w:rsidRPr="006D67D0" w:rsidRDefault="00482521" w:rsidP="00482521">
      <w:pPr>
        <w:rPr>
          <w:rFonts w:ascii="Times New Roman" w:hAnsi="Times New Roman" w:cs="Times New Roman"/>
          <w:sz w:val="20"/>
          <w:szCs w:val="20"/>
        </w:rPr>
      </w:pPr>
      <w:r w:rsidRPr="006D67D0">
        <w:rPr>
          <w:rFonts w:ascii="Times New Roman" w:hAnsi="Times New Roman" w:cs="Times New Roman"/>
          <w:i/>
          <w:sz w:val="20"/>
          <w:szCs w:val="20"/>
        </w:rPr>
        <w:t xml:space="preserve">Abbreviations: </w:t>
      </w:r>
      <w:r w:rsidRPr="006D67D0">
        <w:rPr>
          <w:rFonts w:ascii="Times New Roman" w:hAnsi="Times New Roman" w:cs="Times New Roman"/>
          <w:sz w:val="20"/>
          <w:szCs w:val="20"/>
        </w:rPr>
        <w:t xml:space="preserve">ABCD FHA, Adolescent Brain Cognitive Development Study Family History Assessment-Parent Report; ABCD PDS, Adolescent Brain Cognitive Development Study Parent Demographics Survey; ABS, Aggression Behavior Scale; ABS-PA, Affect Balance Scale- Positive Affect; ACE-IQ, The Adverse Childhood Experience International Questionnaire; ACES, Adverse Childhood Experiences Questionnaire; AHPPS-AP, Authentic and Hubristic Pride-Proneness Scale- Authentic Pride; AIM, The Affect Intensity Measure; API, Abuse-perpetration Inventory; APQ, Alabama Parenting Questionnaire; AQ, Aggression Questionnaire; ASPQ, Arabic Parenting Style Questionnaire; BAI, Beck Anxiety Inventory; BDI-II, Beck Depression Inventory-II; BDI-Y, Beck Depression Inventory for Youth; BMRS, Brief Mood Rating Scale; BRFSS ACE module, Behavioral Risk Factor Surveillance System- Adverse Childhood Experiences module; BSI-DEP, Brief Symptom Inventory - Depression Subscale; CAHQ. Caseworker Abuse History Questionnaire; CASRS, Child Abuse Self Report Scale; CAST, Children of Alcoholics Screening test; CATS, The Child Abuse and Trauma Scale; CBCL, Child Behavior Checklist; CDI, Children's Depression Inventory; CESD-20, Center for Epidemiologic Studies Depression Scale; CI-BPD, Childhood Interview for Borderline Personality Disorder; CIDI, Composite International Diagnostic Interview; CLESC, </w:t>
      </w:r>
      <w:proofErr w:type="spellStart"/>
      <w:r w:rsidRPr="006D67D0">
        <w:rPr>
          <w:rFonts w:ascii="Times New Roman" w:hAnsi="Times New Roman" w:cs="Times New Roman"/>
          <w:sz w:val="20"/>
          <w:szCs w:val="20"/>
        </w:rPr>
        <w:t>Coddington</w:t>
      </w:r>
      <w:proofErr w:type="spellEnd"/>
      <w:r w:rsidRPr="006D67D0">
        <w:rPr>
          <w:rFonts w:ascii="Times New Roman" w:hAnsi="Times New Roman" w:cs="Times New Roman"/>
          <w:sz w:val="20"/>
          <w:szCs w:val="20"/>
        </w:rPr>
        <w:t xml:space="preserve"> Life Events Scale for children; CRIES-13, Children’s Impact of Event Scale; CRPBI (AS-YR), Children's Report of Parental Behavior Inventory (Acceptance Subscale– Youth Report); CTES, Childhood Traumatic Events Scale; CTI, Comprehensive Trauma Interview; CTQ-SF, Childhood Trauma Questionnaire- Short Form; CTS, The Conflict Tactics Scale; CTSPC, Conflict Tactics Scales: Parent-child Version; DAS, Dyadic Adjustment Scale; DASS-21, Depression, Anxiety, and Stress Scales; DAYS, Depression and Anxiety Youth Scale; DEBQ, Dutch Eating </w:t>
      </w:r>
      <w:proofErr w:type="spellStart"/>
      <w:r w:rsidRPr="006D67D0">
        <w:rPr>
          <w:rFonts w:ascii="Times New Roman" w:hAnsi="Times New Roman" w:cs="Times New Roman"/>
          <w:sz w:val="20"/>
          <w:szCs w:val="20"/>
        </w:rPr>
        <w:t>Behaviour</w:t>
      </w:r>
      <w:proofErr w:type="spellEnd"/>
      <w:r w:rsidRPr="006D67D0">
        <w:rPr>
          <w:rFonts w:ascii="Times New Roman" w:hAnsi="Times New Roman" w:cs="Times New Roman"/>
          <w:sz w:val="20"/>
          <w:szCs w:val="20"/>
        </w:rPr>
        <w:t xml:space="preserve"> Questionnaire; DIA-S4, Depression in old Age Scale; DSHI, Deliberate Self-harm Inventory; EAT-Q, Early Adversity and Trauma Experiences Questionnaire; EDE-Q, Eating Disorder Examination Questionnaire; EMFACS, Emotion Facial Action Coding System; ES-PR, Environment Scale- Parent Report; FASM, Functional Assessment of Self-Mutilation; FBS, </w:t>
      </w:r>
      <w:proofErr w:type="spellStart"/>
      <w:r w:rsidRPr="006D67D0">
        <w:rPr>
          <w:rFonts w:ascii="Times New Roman" w:hAnsi="Times New Roman" w:cs="Times New Roman"/>
          <w:sz w:val="20"/>
          <w:szCs w:val="20"/>
        </w:rPr>
        <w:t>Fragebogen</w:t>
      </w:r>
      <w:proofErr w:type="spellEnd"/>
      <w:r w:rsidRPr="006D67D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D67D0">
        <w:rPr>
          <w:rFonts w:ascii="Times New Roman" w:hAnsi="Times New Roman" w:cs="Times New Roman"/>
          <w:sz w:val="20"/>
          <w:szCs w:val="20"/>
        </w:rPr>
        <w:t>belastender</w:t>
      </w:r>
      <w:proofErr w:type="spellEnd"/>
      <w:r w:rsidRPr="006D67D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D67D0">
        <w:rPr>
          <w:rFonts w:ascii="Times New Roman" w:hAnsi="Times New Roman" w:cs="Times New Roman"/>
          <w:sz w:val="20"/>
          <w:szCs w:val="20"/>
        </w:rPr>
        <w:t>Sozialerfahrungen</w:t>
      </w:r>
      <w:proofErr w:type="spellEnd"/>
      <w:r w:rsidRPr="006D67D0">
        <w:rPr>
          <w:rFonts w:ascii="Times New Roman" w:hAnsi="Times New Roman" w:cs="Times New Roman"/>
          <w:sz w:val="20"/>
          <w:szCs w:val="20"/>
        </w:rPr>
        <w:t xml:space="preserve"> (FBS; questionnaire on stressful social experiences); FES-YR, Family Environment Scale – Youth Report; FHA-PR, Family History Assessment - Parent Report; GAC, Gratitude Adjective Checklist; GQ-6, The Gratitude Questionnaire – Six Item Form; HDIS-PE, Hedonic Deficit and Interference Scale- positive emotionality subscale; HDRS, Hamilton Depression Rating Scale; HPQ, </w:t>
      </w:r>
      <w:proofErr w:type="spellStart"/>
      <w:r w:rsidRPr="006D67D0">
        <w:rPr>
          <w:rFonts w:ascii="Times New Roman" w:hAnsi="Times New Roman" w:cs="Times New Roman"/>
          <w:sz w:val="20"/>
          <w:szCs w:val="20"/>
        </w:rPr>
        <w:t>Hinz</w:t>
      </w:r>
      <w:proofErr w:type="spellEnd"/>
      <w:r w:rsidRPr="006D67D0">
        <w:rPr>
          <w:rFonts w:ascii="Times New Roman" w:hAnsi="Times New Roman" w:cs="Times New Roman"/>
          <w:sz w:val="20"/>
          <w:szCs w:val="20"/>
        </w:rPr>
        <w:t xml:space="preserve"> Partnership Quality; IBQ-R, Revised Infant Behavior Questionnaire; ISECA, Inventory of Stressful Events in Childhood and Adolescence; ITQ, International Trauma Questionnaire; JVQ, Juvenile Victimization Questionnaire; K-SADS-5 PTSD Module, </w:t>
      </w:r>
      <w:proofErr w:type="spellStart"/>
      <w:r w:rsidRPr="006D67D0">
        <w:rPr>
          <w:rFonts w:ascii="Times New Roman" w:hAnsi="Times New Roman" w:cs="Times New Roman"/>
          <w:sz w:val="20"/>
          <w:szCs w:val="20"/>
        </w:rPr>
        <w:t>Kiddie</w:t>
      </w:r>
      <w:proofErr w:type="spellEnd"/>
      <w:r w:rsidRPr="006D67D0">
        <w:rPr>
          <w:rFonts w:ascii="Times New Roman" w:hAnsi="Times New Roman" w:cs="Times New Roman"/>
          <w:sz w:val="20"/>
          <w:szCs w:val="20"/>
        </w:rPr>
        <w:t xml:space="preserve"> Schedule for Affective Disorders and Schizophrenia for School-Age Children, Fifth Revision, Post-Traumatic Stress Disorder Module, Parent Report; K-SADS–PL (PASI subscale), </w:t>
      </w:r>
      <w:proofErr w:type="spellStart"/>
      <w:r w:rsidRPr="006D67D0">
        <w:rPr>
          <w:rFonts w:ascii="Times New Roman" w:hAnsi="Times New Roman" w:cs="Times New Roman"/>
          <w:sz w:val="20"/>
          <w:szCs w:val="20"/>
        </w:rPr>
        <w:t>Kiddie</w:t>
      </w:r>
      <w:proofErr w:type="spellEnd"/>
      <w:r w:rsidRPr="006D67D0">
        <w:rPr>
          <w:rFonts w:ascii="Times New Roman" w:hAnsi="Times New Roman" w:cs="Times New Roman"/>
          <w:sz w:val="20"/>
          <w:szCs w:val="20"/>
        </w:rPr>
        <w:t xml:space="preserve"> Schedule for Affective Disorders and Schizophrenia-Present and Lifetime Version (Passive or active suicidal ideation subscale); Lab-TAB, The Infant Version of the Laboratory Temperament Assessment Battery; LEQ, Lifetime Events Questionnaire; LSCR, Life Stressor Checklist—Revised; LTD Y, Long term Difficulties Questionnaire for Youth; MADRS, Montgomery </w:t>
      </w:r>
      <w:proofErr w:type="spellStart"/>
      <w:r w:rsidRPr="006D67D0">
        <w:rPr>
          <w:rFonts w:ascii="Times New Roman" w:hAnsi="Times New Roman" w:cs="Times New Roman"/>
          <w:sz w:val="20"/>
          <w:szCs w:val="20"/>
        </w:rPr>
        <w:lastRenderedPageBreak/>
        <w:t>Åsberg</w:t>
      </w:r>
      <w:proofErr w:type="spellEnd"/>
      <w:r w:rsidRPr="006D67D0">
        <w:rPr>
          <w:rFonts w:ascii="Times New Roman" w:hAnsi="Times New Roman" w:cs="Times New Roman"/>
          <w:sz w:val="20"/>
          <w:szCs w:val="20"/>
        </w:rPr>
        <w:t xml:space="preserve"> Depression Rating Scale; MAES, Maltreatment Abuse and Exposure Scale; MASQ, Mood and Anxiety Symptom Questionnaire; MCS, Maltreatment Classification System; M-FCPCS, Modified Fawcett-Clark Pleasure Capacity Scale; MHC-SF, Mental Health Continuum–Short Form; MHI-PA, Mental Health Inventory- Positive Affect; MI, Maltreatment Interview; MINI, Mini International Neuropsychiatric Interview; MIPCS, MACY Infant-Parent Coding System; MNBS, Multidimensional Neglect Behavior Scale; MPSS, Modified PTSD Symptom Scale; NIHTB-EB-C, National Institutes of Health Toolbox Emotion Battery  for Children; NWS-PTSD, The National Women’s Study Post-Traumatic Stress Disorder Module; OCTS-PA, Observed Child Temperament Scale-Positive Affect; P-COS, Parent-Clinical Observation Schedule; PANAS-C-P, Positive and Negative Affect Schedule-Positive for Children; PANAS-P, Positive and Negative Affect Schedule-Positive; PANAS-SF-P, Positive and Negative Affect Schedule-Short Form-Positive; PAPA, Preschool-Age Psychiatric Assessment; PBI, Parental Bonding Instrument; PCIP, Parent–Child Interaction Procedure; PCL-5,  Post-traumatic Stress Disorder Checklist for DSM 5; PCL-C, PTSD Checklist Civilian Version; PCS, Pride coding system (</w:t>
      </w:r>
      <w:proofErr w:type="spellStart"/>
      <w:r w:rsidRPr="006D67D0">
        <w:rPr>
          <w:rFonts w:ascii="Times New Roman" w:hAnsi="Times New Roman" w:cs="Times New Roman"/>
          <w:sz w:val="20"/>
          <w:szCs w:val="20"/>
        </w:rPr>
        <w:t>Geppert</w:t>
      </w:r>
      <w:proofErr w:type="spellEnd"/>
      <w:r w:rsidRPr="006D67D0">
        <w:rPr>
          <w:rFonts w:ascii="Times New Roman" w:hAnsi="Times New Roman" w:cs="Times New Roman"/>
          <w:sz w:val="20"/>
          <w:szCs w:val="20"/>
        </w:rPr>
        <w:t xml:space="preserve">, 1986; </w:t>
      </w:r>
      <w:proofErr w:type="spellStart"/>
      <w:r w:rsidRPr="006D67D0">
        <w:rPr>
          <w:rFonts w:ascii="Times New Roman" w:hAnsi="Times New Roman" w:cs="Times New Roman"/>
          <w:sz w:val="20"/>
          <w:szCs w:val="20"/>
        </w:rPr>
        <w:t>Stipek</w:t>
      </w:r>
      <w:proofErr w:type="spellEnd"/>
      <w:r w:rsidRPr="006D67D0">
        <w:rPr>
          <w:rFonts w:ascii="Times New Roman" w:hAnsi="Times New Roman" w:cs="Times New Roman"/>
          <w:sz w:val="20"/>
          <w:szCs w:val="20"/>
        </w:rPr>
        <w:t xml:space="preserve"> et al., 1992); PDS, Posttraumatic Diagnostic Scale; PELQ, The COVID- 19 Pandemic Exposure and Loss Questions; PHQ-9, Patient Health Questionnaire-9; PI, </w:t>
      </w:r>
      <w:proofErr w:type="spellStart"/>
      <w:r w:rsidRPr="006D67D0">
        <w:rPr>
          <w:rFonts w:ascii="Times New Roman" w:hAnsi="Times New Roman" w:cs="Times New Roman"/>
          <w:sz w:val="20"/>
          <w:szCs w:val="20"/>
        </w:rPr>
        <w:t>Parentification</w:t>
      </w:r>
      <w:proofErr w:type="spellEnd"/>
      <w:r w:rsidRPr="006D67D0">
        <w:rPr>
          <w:rFonts w:ascii="Times New Roman" w:hAnsi="Times New Roman" w:cs="Times New Roman"/>
          <w:sz w:val="20"/>
          <w:szCs w:val="20"/>
        </w:rPr>
        <w:t xml:space="preserve"> Inventory; PIIS, Parent Infant Interaction Scale; PMQ, Psychological Maltreatment Questionnaire; PMR, Psychological Maltreatment Review; PMS, Parental Monitoring Survey; POMS-Bi, Profile of Mood States-Bi-Polar; PPDS, Postpartum Depression Screening Scale; PROMIS EC, The Patient-Reported Outcomes Measurement Information System Early Childhood; PROMIS-SF-ED, Patient-Reported Outcomes Measurement Information System- Short Form – Emotional Distress; PTSS, Post-Traumatic Stress Scale; PVI, Partner Violence Inventory; QAA–R, Revised Questionnaire for Attachment Assessment; RAPS, Rapid Alcohol Problems Screen; RCMAS, Revised Children's Manifest Anxiety Scale; RFQ, Risky Families Questionnaire; SAS, Social Anxiety Scale; SCARED (GAD subscale), Screen for Child Anxiety Related Emotional Disorders (</w:t>
      </w:r>
      <w:proofErr w:type="spellStart"/>
      <w:r w:rsidRPr="006D67D0">
        <w:rPr>
          <w:rFonts w:ascii="Times New Roman" w:hAnsi="Times New Roman" w:cs="Times New Roman"/>
          <w:sz w:val="20"/>
          <w:szCs w:val="20"/>
        </w:rPr>
        <w:t>Generalised</w:t>
      </w:r>
      <w:proofErr w:type="spellEnd"/>
      <w:r w:rsidRPr="006D67D0">
        <w:rPr>
          <w:rFonts w:ascii="Times New Roman" w:hAnsi="Times New Roman" w:cs="Times New Roman"/>
          <w:sz w:val="20"/>
          <w:szCs w:val="20"/>
        </w:rPr>
        <w:t xml:space="preserve"> Anxiety Disorder subscale); SCID-IV, Structured Clinical Interview for DSM-IV; SCL-90-R, Symptom Checklist-90-Revised; SDQ, Strength and Difficulties Questionnaire; SES, Sexual Experience Survey; SHAPS, </w:t>
      </w:r>
      <w:proofErr w:type="spellStart"/>
      <w:r w:rsidRPr="006D67D0">
        <w:rPr>
          <w:rFonts w:ascii="Times New Roman" w:hAnsi="Times New Roman" w:cs="Times New Roman"/>
          <w:sz w:val="20"/>
          <w:szCs w:val="20"/>
        </w:rPr>
        <w:t>Snaith</w:t>
      </w:r>
      <w:proofErr w:type="spellEnd"/>
      <w:r w:rsidRPr="006D67D0">
        <w:rPr>
          <w:rFonts w:ascii="Times New Roman" w:hAnsi="Times New Roman" w:cs="Times New Roman"/>
          <w:sz w:val="20"/>
          <w:szCs w:val="20"/>
        </w:rPr>
        <w:t xml:space="preserve">-Hamilton Pleasure Scale; SIAS, Social Interaction Anxiety Scale; SI-PTSD, Structured Interview for PTSD; SIQ, Suicidal Ideation Questionnaire; SI-SDB, Structured Interview of Self-Destructive Behaviors; SMFQ, Short Mood and Feelings Questionnaire; SPAHQ, The Sexual-Physical Abuse History Questionnaire; SPS, Social Phobia Scale; SQ, </w:t>
      </w:r>
      <w:proofErr w:type="spellStart"/>
      <w:r w:rsidRPr="006D67D0">
        <w:rPr>
          <w:rFonts w:ascii="Times New Roman" w:hAnsi="Times New Roman" w:cs="Times New Roman"/>
          <w:sz w:val="20"/>
          <w:szCs w:val="20"/>
        </w:rPr>
        <w:t>Kellner's</w:t>
      </w:r>
      <w:proofErr w:type="spellEnd"/>
      <w:r w:rsidRPr="006D67D0">
        <w:rPr>
          <w:rFonts w:ascii="Times New Roman" w:hAnsi="Times New Roman" w:cs="Times New Roman"/>
          <w:sz w:val="20"/>
          <w:szCs w:val="20"/>
        </w:rPr>
        <w:t xml:space="preserve"> symptom questionnaire; SRQ-20, Self-Reporting Questionnaire-20; STAI, State-Trait Anxiety Inventory; STDQ (TDS), State–Trait Depression Questionnaire (trait depression subscale); SWB, Subjective Well-being; TAI, Traumatic Antecedents Interview; TCI-R, Temperament and Character Inventory—Revised; TEPS, Temporal Experience of Pleasure Scale; TEQ, Traumatic Exposure Questionnaire; TMMI, Trauma Meaning-Making Interview; TSI, Trauma Symptom Inventory; UCLA CSI, University of California, Los Angeles Chronic Stress Interview; UCLA-PTSD Index, University of California, Los Angeles Post-Traumatic Stress Disorder Index; UFT, Unresolved Family </w:t>
      </w:r>
      <w:proofErr w:type="spellStart"/>
      <w:r w:rsidRPr="006D67D0">
        <w:rPr>
          <w:rFonts w:ascii="Times New Roman" w:hAnsi="Times New Roman" w:cs="Times New Roman"/>
          <w:sz w:val="20"/>
          <w:szCs w:val="20"/>
        </w:rPr>
        <w:t>Traumatization</w:t>
      </w:r>
      <w:proofErr w:type="spellEnd"/>
      <w:r w:rsidRPr="006D67D0">
        <w:rPr>
          <w:rFonts w:ascii="Times New Roman" w:hAnsi="Times New Roman" w:cs="Times New Roman"/>
          <w:sz w:val="20"/>
          <w:szCs w:val="20"/>
        </w:rPr>
        <w:t>; WHO-5 WBI, World Health Organization Well-Being Index; YRBS, Youth Risk Behavior Survey.</w:t>
      </w:r>
    </w:p>
    <w:p w:rsidR="0053320E" w:rsidRPr="00B62E29" w:rsidRDefault="0053320E" w:rsidP="0053320E">
      <w:pPr>
        <w:spacing w:line="480" w:lineRule="auto"/>
        <w:rPr>
          <w:rFonts w:ascii="Times New Roman" w:hAnsi="Times New Roman" w:cs="Times New Roman"/>
          <w:shd w:val="clear" w:color="auto" w:fill="FFFFFF"/>
        </w:rPr>
      </w:pPr>
    </w:p>
    <w:p w:rsidR="0053320E" w:rsidRPr="00B62E29" w:rsidRDefault="0053320E">
      <w:pPr>
        <w:rPr>
          <w:rFonts w:ascii="Times New Roman" w:hAnsi="Times New Roman" w:cs="Times New Roman"/>
          <w:shd w:val="clear" w:color="auto" w:fill="FFFFFF"/>
        </w:rPr>
      </w:pPr>
    </w:p>
    <w:p w:rsidR="0053320E" w:rsidRPr="00B62E29" w:rsidRDefault="0053320E">
      <w:pPr>
        <w:rPr>
          <w:rFonts w:ascii="Times New Roman" w:hAnsi="Times New Roman" w:cs="Times New Roman"/>
          <w:shd w:val="clear" w:color="auto" w:fill="FFFFFF"/>
        </w:rPr>
      </w:pPr>
    </w:p>
    <w:p w:rsidR="007A2570" w:rsidRPr="00B62E29" w:rsidRDefault="007A2570">
      <w:pPr>
        <w:rPr>
          <w:rFonts w:ascii="Times New Roman" w:hAnsi="Times New Roman" w:cs="Times New Roman"/>
          <w:sz w:val="24"/>
          <w:szCs w:val="24"/>
        </w:rPr>
      </w:pPr>
      <w:r w:rsidRPr="00B62E29">
        <w:rPr>
          <w:rFonts w:ascii="Times New Roman" w:hAnsi="Times New Roman" w:cs="Times New Roman"/>
          <w:sz w:val="24"/>
          <w:szCs w:val="24"/>
        </w:rPr>
        <w:br w:type="page"/>
      </w:r>
    </w:p>
    <w:p w:rsidR="00414CB7" w:rsidRPr="00B62E29" w:rsidRDefault="00414CB7" w:rsidP="00414CB7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414CB7" w:rsidRPr="00B62E29" w:rsidRDefault="00414CB7" w:rsidP="00414CB7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62E29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5937250" cy="4298950"/>
            <wp:effectExtent l="0" t="0" r="6350" b="6350"/>
            <wp:docPr id="965730259" name="Chart 1">
              <a:extLst xmlns:a="http://schemas.openxmlformats.org/drawingml/2006/main">
                <a:ext uri="{FF2B5EF4-FFF2-40B4-BE49-F238E27FC236}">
                  <a16:creationId xmlns=""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xmlns:a16="http://schemas.microsoft.com/office/drawing/2014/main" id="{00000000-0008-0000-0400-000003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:rsidR="00251D3C" w:rsidRPr="00B62E29" w:rsidRDefault="00884EDF" w:rsidP="00414CB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414CB7" w:rsidRPr="00B62E29">
        <w:rPr>
          <w:rFonts w:ascii="Times New Roman" w:hAnsi="Times New Roman" w:cs="Times New Roman"/>
          <w:b/>
          <w:sz w:val="24"/>
          <w:szCs w:val="24"/>
        </w:rPr>
        <w:t>Fig. 1</w:t>
      </w:r>
      <w:r w:rsidR="00414CB7" w:rsidRPr="00B62E29">
        <w:rPr>
          <w:rFonts w:ascii="Times New Roman" w:hAnsi="Times New Roman" w:cs="Times New Roman"/>
          <w:sz w:val="24"/>
          <w:szCs w:val="24"/>
        </w:rPr>
        <w:t xml:space="preserve"> Galbraith plot of the correlations between ACEs and PA, indicating that the study of </w:t>
      </w:r>
      <w:proofErr w:type="spellStart"/>
      <w:r w:rsidR="00414CB7" w:rsidRPr="00B62E29">
        <w:rPr>
          <w:rFonts w:ascii="Times New Roman" w:hAnsi="Times New Roman" w:cs="Times New Roman"/>
          <w:sz w:val="24"/>
          <w:szCs w:val="24"/>
        </w:rPr>
        <w:t>Hautle</w:t>
      </w:r>
      <w:proofErr w:type="spellEnd"/>
      <w:r w:rsidR="00414CB7" w:rsidRPr="00B62E29">
        <w:rPr>
          <w:rFonts w:ascii="Times New Roman" w:hAnsi="Times New Roman" w:cs="Times New Roman"/>
          <w:sz w:val="24"/>
          <w:szCs w:val="24"/>
        </w:rPr>
        <w:t xml:space="preserve"> et al. (2023) is an ou</w:t>
      </w:r>
      <w:r w:rsidR="00AA4DF8" w:rsidRPr="00B62E29">
        <w:rPr>
          <w:rFonts w:ascii="Times New Roman" w:hAnsi="Times New Roman" w:cs="Times New Roman"/>
          <w:sz w:val="24"/>
          <w:szCs w:val="24"/>
        </w:rPr>
        <w:t>t</w:t>
      </w:r>
      <w:r w:rsidR="00414CB7" w:rsidRPr="00B62E29">
        <w:rPr>
          <w:rFonts w:ascii="Times New Roman" w:hAnsi="Times New Roman" w:cs="Times New Roman"/>
          <w:sz w:val="24"/>
          <w:szCs w:val="24"/>
        </w:rPr>
        <w:t>lier.</w:t>
      </w:r>
    </w:p>
    <w:p w:rsidR="00251D3C" w:rsidRPr="00B62E29" w:rsidRDefault="00251D3C">
      <w:pPr>
        <w:rPr>
          <w:rFonts w:ascii="Times New Roman" w:hAnsi="Times New Roman" w:cs="Times New Roman"/>
          <w:sz w:val="24"/>
          <w:szCs w:val="24"/>
        </w:rPr>
      </w:pPr>
      <w:r w:rsidRPr="00B62E29">
        <w:rPr>
          <w:rFonts w:ascii="Times New Roman" w:hAnsi="Times New Roman" w:cs="Times New Roman"/>
          <w:sz w:val="24"/>
          <w:szCs w:val="24"/>
        </w:rPr>
        <w:br w:type="page"/>
      </w:r>
    </w:p>
    <w:p w:rsidR="00251D3C" w:rsidRPr="00B62E29" w:rsidRDefault="00251D3C" w:rsidP="00251D3C">
      <w:pPr>
        <w:spacing w:line="480" w:lineRule="auto"/>
        <w:rPr>
          <w:rFonts w:ascii="Times New Roman" w:hAnsi="Times New Roman" w:cs="Times New Roman"/>
          <w:b/>
          <w:bCs/>
        </w:rPr>
      </w:pPr>
      <w:r w:rsidRPr="00B62E29">
        <w:rPr>
          <w:rFonts w:ascii="Times New Roman" w:hAnsi="Times New Roman" w:cs="Times New Roman"/>
          <w:b/>
          <w:bCs/>
        </w:rPr>
        <w:lastRenderedPageBreak/>
        <w:t>Supp</w:t>
      </w:r>
      <w:r w:rsidR="008F364D">
        <w:rPr>
          <w:rFonts w:ascii="Times New Roman" w:hAnsi="Times New Roman" w:cs="Times New Roman"/>
          <w:b/>
          <w:bCs/>
        </w:rPr>
        <w:t>lementary Table 2</w:t>
      </w:r>
    </w:p>
    <w:p w:rsidR="00251D3C" w:rsidRPr="00B62E29" w:rsidRDefault="00251D3C" w:rsidP="00251D3C">
      <w:pPr>
        <w:spacing w:line="480" w:lineRule="auto"/>
        <w:rPr>
          <w:rFonts w:ascii="Times New Roman" w:hAnsi="Times New Roman" w:cs="Times New Roman"/>
        </w:rPr>
      </w:pPr>
      <w:r w:rsidRPr="00B62E29">
        <w:rPr>
          <w:rFonts w:ascii="Times New Roman" w:hAnsi="Times New Roman" w:cs="Times New Roman"/>
        </w:rPr>
        <w:t>Descriptive statistics for each correlation before the exclusion of the outlier study</w:t>
      </w:r>
    </w:p>
    <w:tbl>
      <w:tblPr>
        <w:tblStyle w:val="LightShading1"/>
        <w:tblW w:w="0" w:type="auto"/>
        <w:tblLook w:val="06A0"/>
      </w:tblPr>
      <w:tblGrid>
        <w:gridCol w:w="2576"/>
        <w:gridCol w:w="1862"/>
        <w:gridCol w:w="636"/>
        <w:gridCol w:w="636"/>
        <w:gridCol w:w="956"/>
        <w:gridCol w:w="568"/>
        <w:gridCol w:w="936"/>
      </w:tblGrid>
      <w:tr w:rsidR="00251D3C" w:rsidRPr="00B62E29" w:rsidTr="003C6750">
        <w:trPr>
          <w:cnfStyle w:val="100000000000"/>
        </w:trPr>
        <w:tc>
          <w:tcPr>
            <w:cnfStyle w:val="001000000000"/>
            <w:tcW w:w="0" w:type="auto"/>
          </w:tcPr>
          <w:p w:rsidR="00251D3C" w:rsidRPr="00B62E29" w:rsidRDefault="00251D3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</w:rPr>
              <w:t>Construct pair</w:t>
            </w:r>
          </w:p>
        </w:tc>
        <w:tc>
          <w:tcPr>
            <w:tcW w:w="0" w:type="auto"/>
          </w:tcPr>
          <w:p w:rsidR="00251D3C" w:rsidRPr="00B62E29" w:rsidRDefault="00251D3C" w:rsidP="003C6750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color w:val="auto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</w:rPr>
              <w:t>Mean correlation</w:t>
            </w:r>
          </w:p>
        </w:tc>
        <w:tc>
          <w:tcPr>
            <w:tcW w:w="0" w:type="auto"/>
          </w:tcPr>
          <w:p w:rsidR="00251D3C" w:rsidRPr="00B62E29" w:rsidRDefault="00251D3C" w:rsidP="003C6750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color w:val="auto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</w:rPr>
              <w:t>SE</w:t>
            </w:r>
          </w:p>
        </w:tc>
        <w:tc>
          <w:tcPr>
            <w:tcW w:w="0" w:type="auto"/>
          </w:tcPr>
          <w:p w:rsidR="00251D3C" w:rsidRPr="00B62E29" w:rsidRDefault="00251D3C" w:rsidP="003C6750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color w:val="auto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</w:rPr>
              <w:t>τ</w:t>
            </w:r>
          </w:p>
        </w:tc>
        <w:tc>
          <w:tcPr>
            <w:tcW w:w="0" w:type="auto"/>
          </w:tcPr>
          <w:p w:rsidR="00251D3C" w:rsidRPr="00B62E29" w:rsidRDefault="00251D3C" w:rsidP="003C6750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i/>
                <w:iCs/>
                <w:color w:val="auto"/>
              </w:rPr>
            </w:pPr>
            <w:r w:rsidRPr="00B62E29">
              <w:rPr>
                <w:rFonts w:ascii="Times New Roman" w:hAnsi="Times New Roman" w:cs="Times New Roman"/>
                <w:b w:val="0"/>
                <w:i/>
                <w:iCs/>
                <w:color w:val="auto"/>
              </w:rPr>
              <w:t>I</w:t>
            </w:r>
            <w:r w:rsidRPr="00B62E29">
              <w:rPr>
                <w:rFonts w:ascii="Times New Roman" w:hAnsi="Times New Roman" w:cs="Times New Roman"/>
                <w:b w:val="0"/>
                <w:i/>
                <w:iCs/>
                <w:color w:val="auto"/>
                <w:vertAlign w:val="superscript"/>
              </w:rPr>
              <w:t>2</w:t>
            </w:r>
          </w:p>
        </w:tc>
        <w:tc>
          <w:tcPr>
            <w:tcW w:w="0" w:type="auto"/>
          </w:tcPr>
          <w:p w:rsidR="00251D3C" w:rsidRPr="00B62E29" w:rsidRDefault="00251D3C" w:rsidP="003C6750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i/>
                <w:iCs/>
                <w:color w:val="auto"/>
              </w:rPr>
            </w:pPr>
            <w:r w:rsidRPr="00B62E29">
              <w:rPr>
                <w:rFonts w:ascii="Times New Roman" w:hAnsi="Times New Roman" w:cs="Times New Roman"/>
                <w:b w:val="0"/>
                <w:i/>
                <w:iCs/>
                <w:color w:val="auto"/>
              </w:rPr>
              <w:t>k</w:t>
            </w:r>
          </w:p>
        </w:tc>
        <w:tc>
          <w:tcPr>
            <w:tcW w:w="0" w:type="auto"/>
          </w:tcPr>
          <w:p w:rsidR="00251D3C" w:rsidRPr="00B62E29" w:rsidRDefault="00251D3C" w:rsidP="003C6750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i/>
                <w:iCs/>
                <w:color w:val="auto"/>
              </w:rPr>
            </w:pPr>
            <w:r w:rsidRPr="00B62E29">
              <w:rPr>
                <w:rFonts w:ascii="Times New Roman" w:hAnsi="Times New Roman" w:cs="Times New Roman"/>
                <w:b w:val="0"/>
                <w:i/>
                <w:iCs/>
                <w:color w:val="auto"/>
              </w:rPr>
              <w:t>n</w:t>
            </w:r>
          </w:p>
        </w:tc>
      </w:tr>
      <w:tr w:rsidR="00251D3C" w:rsidRPr="00B62E29" w:rsidTr="003C6750">
        <w:tc>
          <w:tcPr>
            <w:cnfStyle w:val="001000000000"/>
            <w:tcW w:w="0" w:type="auto"/>
          </w:tcPr>
          <w:p w:rsidR="00251D3C" w:rsidRPr="00B62E29" w:rsidRDefault="00251D3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</w:rPr>
              <w:t xml:space="preserve">ACE – </w:t>
            </w:r>
            <w:r w:rsidR="00205920" w:rsidRPr="00B62E29">
              <w:rPr>
                <w:rFonts w:ascii="Times New Roman" w:hAnsi="Times New Roman" w:cs="Times New Roman"/>
                <w:b w:val="0"/>
                <w:color w:val="auto"/>
              </w:rPr>
              <w:t>PA</w:t>
            </w:r>
          </w:p>
        </w:tc>
        <w:tc>
          <w:tcPr>
            <w:tcW w:w="0" w:type="auto"/>
          </w:tcPr>
          <w:p w:rsidR="00251D3C" w:rsidRPr="00B62E29" w:rsidRDefault="00251D3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-0.12</w:t>
            </w:r>
          </w:p>
        </w:tc>
        <w:tc>
          <w:tcPr>
            <w:tcW w:w="0" w:type="auto"/>
          </w:tcPr>
          <w:p w:rsidR="00251D3C" w:rsidRPr="00B62E29" w:rsidRDefault="00251D3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0.01</w:t>
            </w:r>
          </w:p>
        </w:tc>
        <w:tc>
          <w:tcPr>
            <w:tcW w:w="0" w:type="auto"/>
          </w:tcPr>
          <w:p w:rsidR="00251D3C" w:rsidRPr="00B62E29" w:rsidRDefault="00251D3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0.01</w:t>
            </w:r>
          </w:p>
        </w:tc>
        <w:tc>
          <w:tcPr>
            <w:tcW w:w="0" w:type="auto"/>
          </w:tcPr>
          <w:p w:rsidR="00251D3C" w:rsidRPr="00B62E29" w:rsidRDefault="00251D3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95.61%</w:t>
            </w:r>
          </w:p>
        </w:tc>
        <w:tc>
          <w:tcPr>
            <w:tcW w:w="0" w:type="auto"/>
          </w:tcPr>
          <w:p w:rsidR="00251D3C" w:rsidRPr="00B62E29" w:rsidRDefault="00251D3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115</w:t>
            </w:r>
          </w:p>
        </w:tc>
        <w:tc>
          <w:tcPr>
            <w:tcW w:w="0" w:type="auto"/>
          </w:tcPr>
          <w:p w:rsidR="00251D3C" w:rsidRPr="00B62E29" w:rsidRDefault="00251D3C" w:rsidP="00251D3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305928</w:t>
            </w:r>
          </w:p>
        </w:tc>
      </w:tr>
      <w:tr w:rsidR="00251D3C" w:rsidRPr="00B62E29" w:rsidTr="003C6750">
        <w:tc>
          <w:tcPr>
            <w:cnfStyle w:val="001000000000"/>
            <w:tcW w:w="0" w:type="auto"/>
          </w:tcPr>
          <w:p w:rsidR="00251D3C" w:rsidRPr="00B62E29" w:rsidRDefault="00251D3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</w:rPr>
              <w:t>ACE – psychopathology</w:t>
            </w:r>
          </w:p>
        </w:tc>
        <w:tc>
          <w:tcPr>
            <w:tcW w:w="0" w:type="auto"/>
          </w:tcPr>
          <w:p w:rsidR="00251D3C" w:rsidRPr="00B62E29" w:rsidRDefault="00251D3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0.19</w:t>
            </w:r>
          </w:p>
        </w:tc>
        <w:tc>
          <w:tcPr>
            <w:tcW w:w="0" w:type="auto"/>
          </w:tcPr>
          <w:p w:rsidR="00251D3C" w:rsidRPr="00B62E29" w:rsidRDefault="00251D3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0.01</w:t>
            </w:r>
          </w:p>
        </w:tc>
        <w:tc>
          <w:tcPr>
            <w:tcW w:w="0" w:type="auto"/>
          </w:tcPr>
          <w:p w:rsidR="00251D3C" w:rsidRPr="00B62E29" w:rsidRDefault="00251D3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0.01</w:t>
            </w:r>
          </w:p>
        </w:tc>
        <w:tc>
          <w:tcPr>
            <w:tcW w:w="0" w:type="auto"/>
          </w:tcPr>
          <w:p w:rsidR="00251D3C" w:rsidRPr="00B62E29" w:rsidRDefault="00251D3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94.11%</w:t>
            </w:r>
          </w:p>
        </w:tc>
        <w:tc>
          <w:tcPr>
            <w:tcW w:w="0" w:type="auto"/>
          </w:tcPr>
          <w:p w:rsidR="00251D3C" w:rsidRPr="00B62E29" w:rsidRDefault="00251D3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58</w:t>
            </w:r>
          </w:p>
        </w:tc>
        <w:tc>
          <w:tcPr>
            <w:tcW w:w="0" w:type="auto"/>
          </w:tcPr>
          <w:p w:rsidR="00251D3C" w:rsidRPr="00B62E29" w:rsidRDefault="00251D3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257645</w:t>
            </w:r>
          </w:p>
        </w:tc>
      </w:tr>
      <w:tr w:rsidR="00251D3C" w:rsidRPr="00B62E29" w:rsidTr="003C6750">
        <w:tc>
          <w:tcPr>
            <w:cnfStyle w:val="001000000000"/>
            <w:tcW w:w="0" w:type="auto"/>
          </w:tcPr>
          <w:p w:rsidR="00251D3C" w:rsidRPr="00B62E29" w:rsidRDefault="00205920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</w:rPr>
              <w:t>PA</w:t>
            </w:r>
            <w:r w:rsidR="00251D3C" w:rsidRPr="00B62E29">
              <w:rPr>
                <w:rFonts w:ascii="Times New Roman" w:hAnsi="Times New Roman" w:cs="Times New Roman"/>
                <w:b w:val="0"/>
                <w:color w:val="auto"/>
              </w:rPr>
              <w:t xml:space="preserve"> – psychopathology</w:t>
            </w:r>
          </w:p>
        </w:tc>
        <w:tc>
          <w:tcPr>
            <w:tcW w:w="0" w:type="auto"/>
          </w:tcPr>
          <w:p w:rsidR="00251D3C" w:rsidRPr="00B62E29" w:rsidRDefault="00251D3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-0.28</w:t>
            </w:r>
          </w:p>
        </w:tc>
        <w:tc>
          <w:tcPr>
            <w:tcW w:w="0" w:type="auto"/>
          </w:tcPr>
          <w:p w:rsidR="00251D3C" w:rsidRPr="00B62E29" w:rsidRDefault="00251D3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0.02</w:t>
            </w:r>
          </w:p>
        </w:tc>
        <w:tc>
          <w:tcPr>
            <w:tcW w:w="0" w:type="auto"/>
          </w:tcPr>
          <w:p w:rsidR="00251D3C" w:rsidRPr="00B62E29" w:rsidRDefault="00251D3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0.02</w:t>
            </w:r>
          </w:p>
        </w:tc>
        <w:tc>
          <w:tcPr>
            <w:tcW w:w="0" w:type="auto"/>
          </w:tcPr>
          <w:p w:rsidR="00251D3C" w:rsidRPr="00B62E29" w:rsidRDefault="00251D3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97.59%</w:t>
            </w:r>
          </w:p>
        </w:tc>
        <w:tc>
          <w:tcPr>
            <w:tcW w:w="0" w:type="auto"/>
          </w:tcPr>
          <w:p w:rsidR="00251D3C" w:rsidRPr="00B62E29" w:rsidRDefault="00251D3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47</w:t>
            </w:r>
          </w:p>
        </w:tc>
        <w:tc>
          <w:tcPr>
            <w:tcW w:w="0" w:type="auto"/>
          </w:tcPr>
          <w:p w:rsidR="00251D3C" w:rsidRPr="00B62E29" w:rsidRDefault="00251D3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26956</w:t>
            </w:r>
          </w:p>
        </w:tc>
      </w:tr>
    </w:tbl>
    <w:p w:rsidR="0053320E" w:rsidRPr="00B62E29" w:rsidRDefault="00251D3C" w:rsidP="00414CB7">
      <w:pPr>
        <w:spacing w:line="480" w:lineRule="auto"/>
        <w:rPr>
          <w:rFonts w:ascii="Times New Roman" w:hAnsi="Times New Roman" w:cs="Times New Roman"/>
          <w:i/>
        </w:rPr>
      </w:pPr>
      <w:r w:rsidRPr="00B62E29">
        <w:rPr>
          <w:rFonts w:ascii="Times New Roman" w:hAnsi="Times New Roman" w:cs="Times New Roman"/>
          <w:i/>
        </w:rPr>
        <w:t>Note:</w:t>
      </w:r>
      <w:r w:rsidRPr="00B62E29">
        <w:rPr>
          <w:rFonts w:ascii="Times New Roman" w:hAnsi="Times New Roman" w:cs="Times New Roman"/>
        </w:rPr>
        <w:t xml:space="preserve"> As described in the main text, one study (</w:t>
      </w:r>
      <w:proofErr w:type="spellStart"/>
      <w:r w:rsidRPr="00B62E29">
        <w:rPr>
          <w:rFonts w:ascii="Times New Roman" w:hAnsi="Times New Roman" w:cs="Times New Roman"/>
        </w:rPr>
        <w:t>Hautle</w:t>
      </w:r>
      <w:proofErr w:type="spellEnd"/>
      <w:r w:rsidRPr="00B62E29">
        <w:rPr>
          <w:rFonts w:ascii="Times New Roman" w:hAnsi="Times New Roman" w:cs="Times New Roman"/>
        </w:rPr>
        <w:t xml:space="preserve"> et al., 2023) reported an unusually high correlation between ACEs and PA (r = -0.99) and was qualified as an outlier in the Galbraith plot</w:t>
      </w:r>
      <w:r w:rsidR="00696EBA" w:rsidRPr="00B62E29">
        <w:rPr>
          <w:rFonts w:ascii="Times New Roman" w:hAnsi="Times New Roman" w:cs="Times New Roman"/>
        </w:rPr>
        <w:t xml:space="preserve"> (see Supplementary Fig. 1)</w:t>
      </w:r>
      <w:r w:rsidRPr="00B62E29">
        <w:rPr>
          <w:rFonts w:ascii="Times New Roman" w:hAnsi="Times New Roman" w:cs="Times New Roman"/>
        </w:rPr>
        <w:t>.</w:t>
      </w:r>
      <w:r w:rsidR="00205920" w:rsidRPr="00B62E29">
        <w:rPr>
          <w:rFonts w:ascii="Times New Roman" w:hAnsi="Times New Roman" w:cs="Times New Roman"/>
        </w:rPr>
        <w:t xml:space="preserve"> </w:t>
      </w:r>
    </w:p>
    <w:p w:rsidR="00EF5A85" w:rsidRPr="00B62E29" w:rsidRDefault="00205920" w:rsidP="00414CB7">
      <w:pPr>
        <w:spacing w:line="480" w:lineRule="auto"/>
        <w:rPr>
          <w:rFonts w:ascii="Times New Roman" w:hAnsi="Times New Roman" w:cs="Times New Roman"/>
        </w:rPr>
      </w:pPr>
      <w:r w:rsidRPr="00B62E29">
        <w:rPr>
          <w:rFonts w:ascii="Times New Roman" w:hAnsi="Times New Roman" w:cs="Times New Roman"/>
        </w:rPr>
        <w:t>Abbreviations: ACE, adverse childhood events; PA, positive affect.</w:t>
      </w:r>
    </w:p>
    <w:p w:rsidR="00EF5A85" w:rsidRPr="00B62E29" w:rsidRDefault="00EF5A85">
      <w:pPr>
        <w:rPr>
          <w:rFonts w:ascii="Times New Roman" w:hAnsi="Times New Roman" w:cs="Times New Roman"/>
        </w:rPr>
      </w:pPr>
      <w:r w:rsidRPr="00B62E29">
        <w:rPr>
          <w:rFonts w:ascii="Times New Roman" w:hAnsi="Times New Roman" w:cs="Times New Roman"/>
        </w:rPr>
        <w:br w:type="page"/>
      </w:r>
    </w:p>
    <w:p w:rsidR="00EF5A85" w:rsidRPr="00B62E29" w:rsidRDefault="008F364D" w:rsidP="00EF5A85">
      <w:pPr>
        <w:spacing w:line="48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Supplementary Table 3</w:t>
      </w:r>
    </w:p>
    <w:p w:rsidR="00EF5A85" w:rsidRPr="00B62E29" w:rsidRDefault="00EF5A85" w:rsidP="00EF5A85">
      <w:pPr>
        <w:spacing w:line="480" w:lineRule="auto"/>
        <w:rPr>
          <w:rFonts w:ascii="Times New Roman" w:hAnsi="Times New Roman" w:cs="Times New Roman"/>
        </w:rPr>
      </w:pPr>
      <w:r w:rsidRPr="00B62E29">
        <w:rPr>
          <w:rFonts w:ascii="Times New Roman" w:hAnsi="Times New Roman" w:cs="Times New Roman"/>
        </w:rPr>
        <w:t>Path coefficients in the structural model</w:t>
      </w:r>
      <w:r w:rsidR="00696EBA" w:rsidRPr="00B62E29">
        <w:rPr>
          <w:rFonts w:ascii="Times New Roman" w:hAnsi="Times New Roman" w:cs="Times New Roman"/>
        </w:rPr>
        <w:t xml:space="preserve"> before the exclusion of the outlier study</w:t>
      </w:r>
    </w:p>
    <w:tbl>
      <w:tblPr>
        <w:tblStyle w:val="LightShading1"/>
        <w:tblW w:w="0" w:type="auto"/>
        <w:tblLook w:val="06A0"/>
      </w:tblPr>
      <w:tblGrid>
        <w:gridCol w:w="2576"/>
        <w:gridCol w:w="716"/>
        <w:gridCol w:w="756"/>
        <w:gridCol w:w="750"/>
        <w:gridCol w:w="776"/>
      </w:tblGrid>
      <w:tr w:rsidR="00EF5A85" w:rsidRPr="00B62E29" w:rsidTr="003C6750">
        <w:trPr>
          <w:cnfStyle w:val="100000000000"/>
        </w:trPr>
        <w:tc>
          <w:tcPr>
            <w:cnfStyle w:val="001000000000"/>
            <w:tcW w:w="0" w:type="auto"/>
          </w:tcPr>
          <w:p w:rsidR="00EF5A85" w:rsidRPr="00B62E29" w:rsidRDefault="00EF5A85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</w:rPr>
              <w:t>Path</w:t>
            </w:r>
          </w:p>
        </w:tc>
        <w:tc>
          <w:tcPr>
            <w:tcW w:w="0" w:type="auto"/>
          </w:tcPr>
          <w:p w:rsidR="00EF5A85" w:rsidRPr="00B62E29" w:rsidRDefault="00EF5A85" w:rsidP="003C6750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color w:val="auto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</w:rPr>
              <w:t>Beta</w:t>
            </w:r>
          </w:p>
        </w:tc>
        <w:tc>
          <w:tcPr>
            <w:tcW w:w="0" w:type="auto"/>
          </w:tcPr>
          <w:p w:rsidR="00EF5A85" w:rsidRPr="00B62E29" w:rsidRDefault="00EF5A85" w:rsidP="003C6750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color w:val="auto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</w:rPr>
              <w:t>SE</w:t>
            </w:r>
          </w:p>
        </w:tc>
        <w:tc>
          <w:tcPr>
            <w:tcW w:w="0" w:type="auto"/>
          </w:tcPr>
          <w:p w:rsidR="00EF5A85" w:rsidRPr="00B62E29" w:rsidRDefault="00EF5A85" w:rsidP="003C6750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color w:val="auto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</w:rPr>
              <w:t>LLCI</w:t>
            </w:r>
          </w:p>
        </w:tc>
        <w:tc>
          <w:tcPr>
            <w:tcW w:w="0" w:type="auto"/>
          </w:tcPr>
          <w:p w:rsidR="00EF5A85" w:rsidRPr="00B62E29" w:rsidRDefault="00EF5A85" w:rsidP="003C6750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color w:val="auto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</w:rPr>
              <w:t>ULCI</w:t>
            </w:r>
          </w:p>
        </w:tc>
      </w:tr>
      <w:tr w:rsidR="00EF5A85" w:rsidRPr="00B62E29" w:rsidTr="003C6750">
        <w:tc>
          <w:tcPr>
            <w:cnfStyle w:val="001000000000"/>
            <w:tcW w:w="0" w:type="auto"/>
          </w:tcPr>
          <w:p w:rsidR="00EF5A85" w:rsidRPr="00B62E29" w:rsidRDefault="00EF5A85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</w:rPr>
              <w:t xml:space="preserve">ACE – </w:t>
            </w:r>
            <w:r w:rsidR="00205920" w:rsidRPr="00B62E29">
              <w:rPr>
                <w:rFonts w:ascii="Times New Roman" w:hAnsi="Times New Roman" w:cs="Times New Roman"/>
                <w:b w:val="0"/>
                <w:color w:val="auto"/>
              </w:rPr>
              <w:t>PA</w:t>
            </w:r>
          </w:p>
        </w:tc>
        <w:tc>
          <w:tcPr>
            <w:tcW w:w="0" w:type="auto"/>
          </w:tcPr>
          <w:p w:rsidR="00EF5A85" w:rsidRPr="00B62E29" w:rsidRDefault="00696EBA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-0.12</w:t>
            </w:r>
          </w:p>
        </w:tc>
        <w:tc>
          <w:tcPr>
            <w:tcW w:w="0" w:type="auto"/>
          </w:tcPr>
          <w:p w:rsidR="00EF5A85" w:rsidRPr="00B62E29" w:rsidRDefault="00696EBA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0.01</w:t>
            </w:r>
          </w:p>
        </w:tc>
        <w:tc>
          <w:tcPr>
            <w:tcW w:w="0" w:type="auto"/>
          </w:tcPr>
          <w:p w:rsidR="00EF5A85" w:rsidRPr="00B62E29" w:rsidRDefault="00696EBA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-0.15</w:t>
            </w:r>
          </w:p>
        </w:tc>
        <w:tc>
          <w:tcPr>
            <w:tcW w:w="0" w:type="auto"/>
          </w:tcPr>
          <w:p w:rsidR="00EF5A85" w:rsidRPr="00B62E29" w:rsidRDefault="00696EBA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-0.10</w:t>
            </w:r>
          </w:p>
        </w:tc>
      </w:tr>
      <w:tr w:rsidR="00EF5A85" w:rsidRPr="00B62E29" w:rsidTr="003C6750">
        <w:tc>
          <w:tcPr>
            <w:cnfStyle w:val="001000000000"/>
            <w:tcW w:w="0" w:type="auto"/>
          </w:tcPr>
          <w:p w:rsidR="00EF5A85" w:rsidRPr="00B62E29" w:rsidRDefault="00EF5A85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</w:rPr>
              <w:t>ACE – psychopathology</w:t>
            </w:r>
          </w:p>
        </w:tc>
        <w:tc>
          <w:tcPr>
            <w:tcW w:w="0" w:type="auto"/>
          </w:tcPr>
          <w:p w:rsidR="00EF5A85" w:rsidRPr="00B62E29" w:rsidRDefault="00696EBA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0.16</w:t>
            </w:r>
          </w:p>
        </w:tc>
        <w:tc>
          <w:tcPr>
            <w:tcW w:w="0" w:type="auto"/>
          </w:tcPr>
          <w:p w:rsidR="00EF5A85" w:rsidRPr="00B62E29" w:rsidRDefault="00EF5A85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0.018</w:t>
            </w:r>
          </w:p>
        </w:tc>
        <w:tc>
          <w:tcPr>
            <w:tcW w:w="0" w:type="auto"/>
          </w:tcPr>
          <w:p w:rsidR="00EF5A85" w:rsidRPr="00B62E29" w:rsidRDefault="00696EBA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0.12</w:t>
            </w:r>
          </w:p>
        </w:tc>
        <w:tc>
          <w:tcPr>
            <w:tcW w:w="0" w:type="auto"/>
          </w:tcPr>
          <w:p w:rsidR="00EF5A85" w:rsidRPr="00B62E29" w:rsidRDefault="00696EBA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0.19</w:t>
            </w:r>
          </w:p>
        </w:tc>
      </w:tr>
      <w:tr w:rsidR="00EF5A85" w:rsidRPr="00B62E29" w:rsidTr="003C6750">
        <w:tc>
          <w:tcPr>
            <w:cnfStyle w:val="001000000000"/>
            <w:tcW w:w="0" w:type="auto"/>
          </w:tcPr>
          <w:p w:rsidR="00EF5A85" w:rsidRPr="00B62E29" w:rsidRDefault="00205920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</w:rPr>
              <w:t>PA</w:t>
            </w:r>
            <w:r w:rsidR="00EF5A85" w:rsidRPr="00B62E29">
              <w:rPr>
                <w:rFonts w:ascii="Times New Roman" w:hAnsi="Times New Roman" w:cs="Times New Roman"/>
                <w:b w:val="0"/>
                <w:color w:val="auto"/>
              </w:rPr>
              <w:t xml:space="preserve"> – psychopathology</w:t>
            </w:r>
          </w:p>
        </w:tc>
        <w:tc>
          <w:tcPr>
            <w:tcW w:w="0" w:type="auto"/>
          </w:tcPr>
          <w:p w:rsidR="00EF5A85" w:rsidRPr="00B62E29" w:rsidRDefault="00696EBA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-0.25</w:t>
            </w:r>
          </w:p>
        </w:tc>
        <w:tc>
          <w:tcPr>
            <w:tcW w:w="0" w:type="auto"/>
          </w:tcPr>
          <w:p w:rsidR="00EF5A85" w:rsidRPr="00B62E29" w:rsidRDefault="00EF5A85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0.026</w:t>
            </w:r>
          </w:p>
        </w:tc>
        <w:tc>
          <w:tcPr>
            <w:tcW w:w="0" w:type="auto"/>
          </w:tcPr>
          <w:p w:rsidR="00EF5A85" w:rsidRPr="00B62E29" w:rsidRDefault="00696EBA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-0.31</w:t>
            </w:r>
          </w:p>
        </w:tc>
        <w:tc>
          <w:tcPr>
            <w:tcW w:w="0" w:type="auto"/>
          </w:tcPr>
          <w:p w:rsidR="00EF5A85" w:rsidRPr="00B62E29" w:rsidRDefault="00696EBA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0.20</w:t>
            </w:r>
          </w:p>
        </w:tc>
      </w:tr>
      <w:tr w:rsidR="00696EBA" w:rsidRPr="00B62E29" w:rsidTr="003C6750">
        <w:tc>
          <w:tcPr>
            <w:cnfStyle w:val="001000000000"/>
            <w:tcW w:w="0" w:type="auto"/>
          </w:tcPr>
          <w:p w:rsidR="00696EBA" w:rsidRPr="00B62E29" w:rsidRDefault="00696EBA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</w:rPr>
              <w:t>Indirect effect</w:t>
            </w:r>
          </w:p>
        </w:tc>
        <w:tc>
          <w:tcPr>
            <w:tcW w:w="0" w:type="auto"/>
          </w:tcPr>
          <w:p w:rsidR="00696EBA" w:rsidRPr="00B62E29" w:rsidRDefault="00696EBA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0.03</w:t>
            </w:r>
          </w:p>
        </w:tc>
        <w:tc>
          <w:tcPr>
            <w:tcW w:w="0" w:type="auto"/>
          </w:tcPr>
          <w:p w:rsidR="00696EBA" w:rsidRPr="00B62E29" w:rsidRDefault="00584F0B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-</w:t>
            </w:r>
          </w:p>
        </w:tc>
        <w:tc>
          <w:tcPr>
            <w:tcW w:w="0" w:type="auto"/>
          </w:tcPr>
          <w:p w:rsidR="00696EBA" w:rsidRPr="00B62E29" w:rsidRDefault="00696EBA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0.02</w:t>
            </w:r>
          </w:p>
        </w:tc>
        <w:tc>
          <w:tcPr>
            <w:tcW w:w="0" w:type="auto"/>
          </w:tcPr>
          <w:p w:rsidR="00696EBA" w:rsidRPr="00B62E29" w:rsidRDefault="00696EBA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</w:rPr>
            </w:pPr>
            <w:r w:rsidRPr="00B62E29">
              <w:rPr>
                <w:rFonts w:ascii="Times New Roman" w:hAnsi="Times New Roman" w:cs="Times New Roman"/>
                <w:color w:val="auto"/>
              </w:rPr>
              <w:t>0.04</w:t>
            </w:r>
          </w:p>
        </w:tc>
      </w:tr>
    </w:tbl>
    <w:p w:rsidR="0053320E" w:rsidRPr="00B62E29" w:rsidRDefault="00696EBA" w:rsidP="00696EBA">
      <w:pPr>
        <w:spacing w:line="480" w:lineRule="auto"/>
        <w:rPr>
          <w:rFonts w:ascii="Times New Roman" w:hAnsi="Times New Roman" w:cs="Times New Roman"/>
          <w:i/>
        </w:rPr>
      </w:pPr>
      <w:r w:rsidRPr="00B62E29">
        <w:rPr>
          <w:rFonts w:ascii="Times New Roman" w:hAnsi="Times New Roman" w:cs="Times New Roman"/>
          <w:i/>
        </w:rPr>
        <w:t>Note:</w:t>
      </w:r>
      <w:r w:rsidRPr="00B62E29">
        <w:rPr>
          <w:rFonts w:ascii="Times New Roman" w:hAnsi="Times New Roman" w:cs="Times New Roman"/>
        </w:rPr>
        <w:t xml:space="preserve"> As described in the main text, one study (</w:t>
      </w:r>
      <w:proofErr w:type="spellStart"/>
      <w:r w:rsidRPr="00B62E29">
        <w:rPr>
          <w:rFonts w:ascii="Times New Roman" w:hAnsi="Times New Roman" w:cs="Times New Roman"/>
        </w:rPr>
        <w:t>Hautle</w:t>
      </w:r>
      <w:proofErr w:type="spellEnd"/>
      <w:r w:rsidRPr="00B62E29">
        <w:rPr>
          <w:rFonts w:ascii="Times New Roman" w:hAnsi="Times New Roman" w:cs="Times New Roman"/>
        </w:rPr>
        <w:t xml:space="preserve"> et al., 2023) reported an unusually high correlation between ACEs and PA (r = -0.99) and was qualified as an outlier in the Galbraith plot (see Supplementary Fig. 1).</w:t>
      </w:r>
      <w:r w:rsidR="00205920" w:rsidRPr="00B62E29">
        <w:rPr>
          <w:rFonts w:ascii="Times New Roman" w:hAnsi="Times New Roman" w:cs="Times New Roman"/>
        </w:rPr>
        <w:t xml:space="preserve"> </w:t>
      </w:r>
    </w:p>
    <w:p w:rsidR="00AA4DF8" w:rsidRPr="00B62E29" w:rsidRDefault="00205920" w:rsidP="00696EBA">
      <w:pPr>
        <w:spacing w:line="480" w:lineRule="auto"/>
        <w:rPr>
          <w:rFonts w:ascii="Times New Roman" w:hAnsi="Times New Roman" w:cs="Times New Roman"/>
        </w:rPr>
      </w:pPr>
      <w:r w:rsidRPr="00B62E29">
        <w:rPr>
          <w:rFonts w:ascii="Times New Roman" w:hAnsi="Times New Roman" w:cs="Times New Roman"/>
        </w:rPr>
        <w:t>Abbreviations: ACE, adverse childhood events; PA, positive affect.</w:t>
      </w:r>
    </w:p>
    <w:p w:rsidR="00AA4DF8" w:rsidRPr="00B62E29" w:rsidRDefault="00AA4DF8">
      <w:pPr>
        <w:rPr>
          <w:rFonts w:ascii="Times New Roman" w:hAnsi="Times New Roman" w:cs="Times New Roman"/>
        </w:rPr>
      </w:pPr>
      <w:r w:rsidRPr="00B62E29">
        <w:rPr>
          <w:rFonts w:ascii="Times New Roman" w:hAnsi="Times New Roman" w:cs="Times New Roman"/>
        </w:rPr>
        <w:br w:type="page"/>
      </w:r>
    </w:p>
    <w:p w:rsidR="00DF7282" w:rsidRPr="00B62E29" w:rsidRDefault="008F364D" w:rsidP="00696EBA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Supplementary Table 4</w:t>
      </w:r>
    </w:p>
    <w:p w:rsidR="00AA4DF8" w:rsidRPr="00B62E29" w:rsidRDefault="00D3711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V</w:t>
      </w:r>
      <w:r w:rsidRPr="00B62E29">
        <w:rPr>
          <w:rFonts w:ascii="Times New Roman" w:hAnsi="Times New Roman" w:cs="Times New Roman"/>
        </w:rPr>
        <w:t xml:space="preserve">ariance in the correlation coefficients explained by moderators </w:t>
      </w:r>
      <w:r>
        <w:rPr>
          <w:rFonts w:ascii="Times New Roman" w:hAnsi="Times New Roman" w:cs="Times New Roman"/>
        </w:rPr>
        <w:t>(significant moderators)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4541"/>
        <w:gridCol w:w="1142"/>
        <w:gridCol w:w="2031"/>
        <w:gridCol w:w="1862"/>
      </w:tblGrid>
      <w:tr w:rsidR="00D3711B" w:rsidRPr="00B62E29" w:rsidTr="00D3711B">
        <w:trPr>
          <w:trHeight w:val="276"/>
        </w:trPr>
        <w:tc>
          <w:tcPr>
            <w:tcW w:w="0" w:type="auto"/>
            <w:vMerge w:val="restart"/>
          </w:tcPr>
          <w:p w:rsidR="00D3711B" w:rsidRPr="00B62E29" w:rsidRDefault="00D3711B" w:rsidP="003C6750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vMerge w:val="restart"/>
            <w:tcBorders>
              <w:bottom w:val="nil"/>
            </w:tcBorders>
          </w:tcPr>
          <w:p w:rsidR="00D3711B" w:rsidRPr="00B62E29" w:rsidRDefault="00D3711B" w:rsidP="00AA4DF8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sz w:val="16"/>
                <w:szCs w:val="16"/>
              </w:rPr>
              <w:t>ACEs→PA</w:t>
            </w:r>
            <w:proofErr w:type="spellEnd"/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B62E29">
              <w:rPr>
                <w:rFonts w:ascii="Times New Roman" w:hAnsi="Times New Roman" w:cs="Times New Roman"/>
                <w:i/>
                <w:sz w:val="16"/>
                <w:szCs w:val="16"/>
              </w:rPr>
              <w:t>R</w:t>
            </w:r>
            <w:r w:rsidRPr="00B62E29">
              <w:rPr>
                <w:rFonts w:ascii="Times New Roman" w:hAnsi="Times New Roman" w:cs="Times New Roman"/>
                <w:i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0" w:type="auto"/>
            <w:vMerge w:val="restart"/>
            <w:tcBorders>
              <w:bottom w:val="nil"/>
            </w:tcBorders>
          </w:tcPr>
          <w:p w:rsidR="00D3711B" w:rsidRPr="00B62E29" w:rsidRDefault="00D3711B" w:rsidP="00AA4DF8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sz w:val="16"/>
                <w:szCs w:val="16"/>
              </w:rPr>
              <w:t>ACEs→psychopathology</w:t>
            </w:r>
            <w:proofErr w:type="spellEnd"/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B62E29">
              <w:rPr>
                <w:rFonts w:ascii="Times New Roman" w:hAnsi="Times New Roman" w:cs="Times New Roman"/>
                <w:i/>
                <w:sz w:val="16"/>
                <w:szCs w:val="16"/>
              </w:rPr>
              <w:t>R</w:t>
            </w:r>
            <w:r w:rsidRPr="00B62E29">
              <w:rPr>
                <w:rFonts w:ascii="Times New Roman" w:hAnsi="Times New Roman" w:cs="Times New Roman"/>
                <w:i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0" w:type="auto"/>
            <w:vMerge w:val="restart"/>
            <w:tcBorders>
              <w:bottom w:val="nil"/>
            </w:tcBorders>
          </w:tcPr>
          <w:p w:rsidR="00D3711B" w:rsidRPr="00B62E29" w:rsidRDefault="00D3711B" w:rsidP="00AA4DF8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sz w:val="16"/>
                <w:szCs w:val="16"/>
              </w:rPr>
              <w:t>PA→Psychopathology</w:t>
            </w:r>
            <w:proofErr w:type="spellEnd"/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B62E29">
              <w:rPr>
                <w:rFonts w:ascii="Times New Roman" w:hAnsi="Times New Roman" w:cs="Times New Roman"/>
                <w:i/>
                <w:sz w:val="16"/>
                <w:szCs w:val="16"/>
              </w:rPr>
              <w:t>R</w:t>
            </w:r>
            <w:r w:rsidRPr="00B62E29">
              <w:rPr>
                <w:rFonts w:ascii="Times New Roman" w:hAnsi="Times New Roman" w:cs="Times New Roman"/>
                <w:i/>
                <w:sz w:val="16"/>
                <w:szCs w:val="16"/>
                <w:vertAlign w:val="superscript"/>
              </w:rPr>
              <w:t>2</w:t>
            </w:r>
          </w:p>
        </w:tc>
      </w:tr>
      <w:tr w:rsidR="00D3711B" w:rsidRPr="00B62E29" w:rsidTr="00D3711B">
        <w:trPr>
          <w:trHeight w:val="276"/>
        </w:trPr>
        <w:tc>
          <w:tcPr>
            <w:tcW w:w="0" w:type="auto"/>
            <w:vMerge/>
            <w:tcBorders>
              <w:bottom w:val="single" w:sz="4" w:space="0" w:color="auto"/>
            </w:tcBorders>
          </w:tcPr>
          <w:p w:rsidR="00D3711B" w:rsidRPr="00B62E29" w:rsidRDefault="00D3711B" w:rsidP="003C6750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bottom w:val="single" w:sz="4" w:space="0" w:color="auto"/>
            </w:tcBorders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bottom w:val="single" w:sz="4" w:space="0" w:color="auto"/>
            </w:tcBorders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bottom w:val="single" w:sz="4" w:space="0" w:color="auto"/>
            </w:tcBorders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D3711B" w:rsidRPr="00B62E29" w:rsidTr="00D3711B">
        <w:tc>
          <w:tcPr>
            <w:tcW w:w="0" w:type="auto"/>
            <w:tcBorders>
              <w:top w:val="single" w:sz="4" w:space="0" w:color="auto"/>
            </w:tcBorders>
          </w:tcPr>
          <w:p w:rsidR="00D3711B" w:rsidRPr="00B62E29" w:rsidRDefault="00D3711B" w:rsidP="003C6750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>Type of ACEs (maltreatment vs. other ACEs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0.118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0.517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0.082</w:t>
            </w:r>
          </w:p>
        </w:tc>
      </w:tr>
      <w:tr w:rsidR="00D3711B" w:rsidRPr="00B62E29" w:rsidTr="00D3711B"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>Type of PA measure (happiness and well-being vs. positive emotions)</w:t>
            </w:r>
          </w:p>
        </w:tc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0.020</w:t>
            </w:r>
          </w:p>
        </w:tc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0.157</w:t>
            </w:r>
          </w:p>
        </w:tc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0.000</w:t>
            </w:r>
          </w:p>
        </w:tc>
      </w:tr>
      <w:tr w:rsidR="00D3711B" w:rsidRPr="00B62E29" w:rsidTr="00D3711B">
        <w:tc>
          <w:tcPr>
            <w:tcW w:w="0" w:type="auto"/>
          </w:tcPr>
          <w:p w:rsidR="00D3711B" w:rsidRPr="00B62E29" w:rsidRDefault="00D3711B" w:rsidP="00265F5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>Type of PA measure (positive emotions vs. gratitude)</w:t>
            </w:r>
          </w:p>
        </w:tc>
        <w:tc>
          <w:tcPr>
            <w:tcW w:w="0" w:type="auto"/>
          </w:tcPr>
          <w:p w:rsidR="00D3711B" w:rsidRPr="00B62E29" w:rsidRDefault="00D3711B" w:rsidP="00B1066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>0.171</w:t>
            </w:r>
          </w:p>
        </w:tc>
        <w:tc>
          <w:tcPr>
            <w:tcW w:w="0" w:type="auto"/>
          </w:tcPr>
          <w:p w:rsidR="00D3711B" w:rsidRPr="00B62E29" w:rsidRDefault="00D3711B" w:rsidP="00B1066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0.150</w:t>
            </w:r>
          </w:p>
        </w:tc>
        <w:tc>
          <w:tcPr>
            <w:tcW w:w="0" w:type="auto"/>
          </w:tcPr>
          <w:p w:rsidR="00D3711B" w:rsidRPr="00B62E29" w:rsidRDefault="00D3711B" w:rsidP="00B1066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0.030</w:t>
            </w:r>
          </w:p>
        </w:tc>
      </w:tr>
      <w:tr w:rsidR="00D3711B" w:rsidRPr="00B62E29" w:rsidTr="00D3711B"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>Time frame of PA measure (general vs. present)</w:t>
            </w:r>
          </w:p>
        </w:tc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0.010</w:t>
            </w:r>
          </w:p>
        </w:tc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0.347</w:t>
            </w:r>
          </w:p>
        </w:tc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0.083</w:t>
            </w:r>
          </w:p>
        </w:tc>
      </w:tr>
      <w:tr w:rsidR="00D3711B" w:rsidRPr="00B62E29" w:rsidTr="00D3711B"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>Type of PA measure (behavioral vs. self-report)</w:t>
            </w:r>
          </w:p>
        </w:tc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-0.020</w:t>
            </w:r>
          </w:p>
        </w:tc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0.093</w:t>
            </w:r>
          </w:p>
        </w:tc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0.189</w:t>
            </w:r>
          </w:p>
        </w:tc>
      </w:tr>
      <w:tr w:rsidR="00D3711B" w:rsidRPr="00B62E29" w:rsidTr="00D3711B"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>Age group (adults vs. children and adolescents)</w:t>
            </w:r>
          </w:p>
        </w:tc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-0.020</w:t>
            </w:r>
          </w:p>
        </w:tc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0.129</w:t>
            </w:r>
          </w:p>
        </w:tc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0.096</w:t>
            </w:r>
          </w:p>
        </w:tc>
      </w:tr>
      <w:tr w:rsidR="00D3711B" w:rsidRPr="00B62E29" w:rsidTr="00D3711B"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>Type of psychopathology (internalizing vs. externalizing)</w:t>
            </w:r>
          </w:p>
        </w:tc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0.011</w:t>
            </w:r>
          </w:p>
        </w:tc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0.036</w:t>
            </w:r>
          </w:p>
        </w:tc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0.229</w:t>
            </w:r>
          </w:p>
        </w:tc>
      </w:tr>
      <w:tr w:rsidR="00D3711B" w:rsidRPr="00B62E29" w:rsidTr="00D3711B"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>Validity of ACEs measures (non-validated vs. validated)</w:t>
            </w:r>
          </w:p>
        </w:tc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0.067</w:t>
            </w:r>
          </w:p>
        </w:tc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0.321</w:t>
            </w:r>
          </w:p>
        </w:tc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-0.004</w:t>
            </w:r>
          </w:p>
        </w:tc>
      </w:tr>
      <w:tr w:rsidR="00D3711B" w:rsidRPr="00B62E29" w:rsidTr="00D3711B"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>Validity of PA measures (non-validated vs. validated)</w:t>
            </w:r>
          </w:p>
        </w:tc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0.020</w:t>
            </w:r>
          </w:p>
        </w:tc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0.093</w:t>
            </w:r>
          </w:p>
        </w:tc>
        <w:tc>
          <w:tcPr>
            <w:tcW w:w="0" w:type="auto"/>
          </w:tcPr>
          <w:p w:rsidR="00D3711B" w:rsidRPr="00B62E29" w:rsidRDefault="00D3711B" w:rsidP="003C6750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sz w:val="16"/>
                <w:szCs w:val="16"/>
              </w:rPr>
              <w:t xml:space="preserve"> 0.152</w:t>
            </w:r>
          </w:p>
        </w:tc>
      </w:tr>
    </w:tbl>
    <w:p w:rsidR="003F7171" w:rsidRPr="00B62E29" w:rsidRDefault="00182601">
      <w:pPr>
        <w:rPr>
          <w:rFonts w:ascii="Times New Roman" w:hAnsi="Times New Roman" w:cs="Times New Roman"/>
          <w:i/>
        </w:rPr>
      </w:pPr>
      <w:r w:rsidRPr="00B62E29">
        <w:rPr>
          <w:rFonts w:ascii="Times New Roman" w:hAnsi="Times New Roman" w:cs="Times New Roman"/>
          <w:i/>
        </w:rPr>
        <w:t xml:space="preserve">Note: </w:t>
      </w:r>
      <w:r w:rsidRPr="00B62E29">
        <w:rPr>
          <w:rFonts w:ascii="Times New Roman" w:hAnsi="Times New Roman" w:cs="Times New Roman"/>
        </w:rPr>
        <w:t>R</w:t>
      </w:r>
      <w:r w:rsidRPr="00B62E29">
        <w:rPr>
          <w:rFonts w:ascii="Times New Roman" w:hAnsi="Times New Roman" w:cs="Times New Roman"/>
          <w:vertAlign w:val="superscript"/>
        </w:rPr>
        <w:t>2</w:t>
      </w:r>
      <w:r w:rsidRPr="00B62E29">
        <w:rPr>
          <w:rFonts w:ascii="Times New Roman" w:hAnsi="Times New Roman" w:cs="Times New Roman"/>
        </w:rPr>
        <w:t xml:space="preserve"> </w:t>
      </w:r>
      <w:r w:rsidR="00A74B26" w:rsidRPr="00B62E29">
        <w:rPr>
          <w:rFonts w:ascii="Times New Roman" w:hAnsi="Times New Roman" w:cs="Times New Roman"/>
        </w:rPr>
        <w:t>was calculated in</w:t>
      </w:r>
      <w:r w:rsidR="00A70A42" w:rsidRPr="00B62E29">
        <w:rPr>
          <w:rFonts w:ascii="Times New Roman" w:hAnsi="Times New Roman" w:cs="Times New Roman"/>
        </w:rPr>
        <w:t xml:space="preserve"> the between-studies </w:t>
      </w:r>
      <w:r w:rsidRPr="00B62E29">
        <w:rPr>
          <w:rFonts w:ascii="Times New Roman" w:hAnsi="Times New Roman" w:cs="Times New Roman"/>
        </w:rPr>
        <w:t>variance of the model</w:t>
      </w:r>
      <w:r w:rsidR="00A74B26" w:rsidRPr="00B62E29">
        <w:rPr>
          <w:rFonts w:ascii="Times New Roman" w:hAnsi="Times New Roman" w:cs="Times New Roman"/>
        </w:rPr>
        <w:t>,</w:t>
      </w:r>
      <w:r w:rsidRPr="00B62E29">
        <w:rPr>
          <w:rFonts w:ascii="Times New Roman" w:hAnsi="Times New Roman" w:cs="Times New Roman"/>
        </w:rPr>
        <w:t xml:space="preserve"> with and without the moderator</w:t>
      </w:r>
      <w:r w:rsidR="00A74B26" w:rsidRPr="00B62E29">
        <w:rPr>
          <w:rFonts w:ascii="Times New Roman" w:hAnsi="Times New Roman" w:cs="Times New Roman"/>
        </w:rPr>
        <w:t>. This coefficient</w:t>
      </w:r>
      <w:r w:rsidRPr="00B62E29">
        <w:rPr>
          <w:rFonts w:ascii="Times New Roman" w:hAnsi="Times New Roman" w:cs="Times New Roman"/>
        </w:rPr>
        <w:t xml:space="preserve"> shows </w:t>
      </w:r>
      <w:r w:rsidR="00A74B26" w:rsidRPr="00B62E29">
        <w:rPr>
          <w:rFonts w:ascii="Times New Roman" w:hAnsi="Times New Roman" w:cs="Times New Roman"/>
        </w:rPr>
        <w:t xml:space="preserve">the portion of the variance in each </w:t>
      </w:r>
      <w:r w:rsidRPr="00B62E29">
        <w:rPr>
          <w:rFonts w:ascii="Times New Roman" w:hAnsi="Times New Roman" w:cs="Times New Roman"/>
        </w:rPr>
        <w:t xml:space="preserve">correlation coefficient </w:t>
      </w:r>
      <w:r w:rsidR="00A74B26" w:rsidRPr="00B62E29">
        <w:rPr>
          <w:rFonts w:ascii="Times New Roman" w:hAnsi="Times New Roman" w:cs="Times New Roman"/>
        </w:rPr>
        <w:t>that is explained by the moderator.</w:t>
      </w:r>
      <w:r w:rsidR="00205920" w:rsidRPr="00B62E29">
        <w:rPr>
          <w:rFonts w:ascii="Times New Roman" w:hAnsi="Times New Roman" w:cs="Times New Roman"/>
        </w:rPr>
        <w:t xml:space="preserve"> </w:t>
      </w:r>
    </w:p>
    <w:p w:rsidR="00182601" w:rsidRPr="00B62E29" w:rsidRDefault="00205920">
      <w:pPr>
        <w:rPr>
          <w:rFonts w:ascii="Times New Roman" w:hAnsi="Times New Roman" w:cs="Times New Roman"/>
          <w:i/>
        </w:rPr>
      </w:pPr>
      <w:r w:rsidRPr="00B62E29">
        <w:rPr>
          <w:rFonts w:ascii="Times New Roman" w:hAnsi="Times New Roman" w:cs="Times New Roman"/>
        </w:rPr>
        <w:t>Abbreviations: ACE, adverse childhood events; PA, positive affect.</w:t>
      </w:r>
    </w:p>
    <w:p w:rsidR="00182601" w:rsidRPr="00B62E29" w:rsidRDefault="00182601">
      <w:pPr>
        <w:rPr>
          <w:rFonts w:ascii="Times New Roman" w:hAnsi="Times New Roman" w:cs="Times New Roman"/>
          <w:i/>
        </w:rPr>
      </w:pPr>
      <w:r w:rsidRPr="00B62E29">
        <w:rPr>
          <w:rFonts w:ascii="Times New Roman" w:hAnsi="Times New Roman" w:cs="Times New Roman"/>
          <w:i/>
        </w:rPr>
        <w:br w:type="page"/>
      </w:r>
    </w:p>
    <w:p w:rsidR="00DF7282" w:rsidRPr="00B62E29" w:rsidRDefault="00182601" w:rsidP="00DF7282">
      <w:pPr>
        <w:spacing w:line="480" w:lineRule="auto"/>
        <w:rPr>
          <w:rFonts w:ascii="Times New Roman" w:hAnsi="Times New Roman" w:cs="Times New Roman"/>
          <w:b/>
          <w:bCs/>
        </w:rPr>
      </w:pPr>
      <w:r w:rsidRPr="00B62E29">
        <w:rPr>
          <w:rFonts w:ascii="Times New Roman" w:hAnsi="Times New Roman" w:cs="Times New Roman"/>
          <w:b/>
          <w:bCs/>
        </w:rPr>
        <w:lastRenderedPageBreak/>
        <w:t xml:space="preserve">Supplementary </w:t>
      </w:r>
      <w:r w:rsidR="008F364D">
        <w:rPr>
          <w:rFonts w:ascii="Times New Roman" w:hAnsi="Times New Roman" w:cs="Times New Roman"/>
          <w:b/>
          <w:bCs/>
        </w:rPr>
        <w:t>Table 5</w:t>
      </w:r>
    </w:p>
    <w:p w:rsidR="00DF7282" w:rsidRPr="00B62E29" w:rsidRDefault="00DF7282" w:rsidP="00DF7282">
      <w:pPr>
        <w:spacing w:line="480" w:lineRule="auto"/>
        <w:rPr>
          <w:rFonts w:ascii="Times New Roman" w:hAnsi="Times New Roman" w:cs="Times New Roman"/>
        </w:rPr>
      </w:pPr>
      <w:r w:rsidRPr="00B62E29">
        <w:rPr>
          <w:rFonts w:ascii="Times New Roman" w:hAnsi="Times New Roman" w:cs="Times New Roman"/>
        </w:rPr>
        <w:t>Moderating effects on path coefficients in the structural model (non-significant effects)</w:t>
      </w:r>
    </w:p>
    <w:tbl>
      <w:tblPr>
        <w:tblStyle w:val="LightShading1"/>
        <w:tblW w:w="0" w:type="auto"/>
        <w:tblLook w:val="06A0"/>
      </w:tblPr>
      <w:tblGrid>
        <w:gridCol w:w="3735"/>
        <w:gridCol w:w="2319"/>
        <w:gridCol w:w="1629"/>
        <w:gridCol w:w="561"/>
        <w:gridCol w:w="531"/>
        <w:gridCol w:w="801"/>
      </w:tblGrid>
      <w:tr w:rsidR="00092214" w:rsidRPr="00B62E29" w:rsidTr="0074450F">
        <w:trPr>
          <w:cnfStyle w:val="100000000000"/>
        </w:trPr>
        <w:tc>
          <w:tcPr>
            <w:cnfStyle w:val="001000000000"/>
            <w:tcW w:w="0" w:type="auto"/>
          </w:tcPr>
          <w:p w:rsidR="00DF7282" w:rsidRPr="00B62E29" w:rsidRDefault="00DF7282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Moderator (and global test of moderation)</w:t>
            </w:r>
          </w:p>
        </w:tc>
        <w:tc>
          <w:tcPr>
            <w:tcW w:w="0" w:type="auto"/>
          </w:tcPr>
          <w:p w:rsidR="00DF7282" w:rsidRPr="00B62E29" w:rsidRDefault="00DF7282" w:rsidP="003C6750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Total samples and subgroups</w:t>
            </w:r>
          </w:p>
        </w:tc>
        <w:tc>
          <w:tcPr>
            <w:tcW w:w="0" w:type="auto"/>
          </w:tcPr>
          <w:p w:rsidR="00DF7282" w:rsidRPr="00B62E29" w:rsidRDefault="00DF7282" w:rsidP="003C6750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Path</w:t>
            </w:r>
          </w:p>
        </w:tc>
        <w:tc>
          <w:tcPr>
            <w:tcW w:w="0" w:type="auto"/>
          </w:tcPr>
          <w:p w:rsidR="00DF7282" w:rsidRPr="00B62E29" w:rsidRDefault="00DF7282" w:rsidP="003C6750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Beta</w:t>
            </w:r>
          </w:p>
        </w:tc>
        <w:tc>
          <w:tcPr>
            <w:tcW w:w="0" w:type="auto"/>
          </w:tcPr>
          <w:p w:rsidR="00DF7282" w:rsidRPr="00B62E29" w:rsidRDefault="00DF7282" w:rsidP="003C6750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SE</w:t>
            </w:r>
          </w:p>
        </w:tc>
        <w:tc>
          <w:tcPr>
            <w:tcW w:w="0" w:type="auto"/>
          </w:tcPr>
          <w:p w:rsidR="00DF7282" w:rsidRPr="00B62E29" w:rsidRDefault="00DF7282" w:rsidP="003C6750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>z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 w:val="restart"/>
          </w:tcPr>
          <w:p w:rsidR="00DF7282" w:rsidRPr="00B62E29" w:rsidRDefault="00DF7282" w:rsidP="00DF728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Type of ACEs measure (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>χ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  <w:vertAlign w:val="superscript"/>
              </w:rPr>
              <w:t>2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[3] = 2.28, 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 xml:space="preserve">p 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&lt; 0.515)</w:t>
            </w:r>
          </w:p>
        </w:tc>
        <w:tc>
          <w:tcPr>
            <w:tcW w:w="0" w:type="auto"/>
            <w:vMerge w:val="restart"/>
          </w:tcPr>
          <w:p w:rsidR="00DF7282" w:rsidRPr="00B62E29" w:rsidRDefault="00DF7282" w:rsidP="00DF7282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Interview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</w:t>
            </w:r>
            <w:r w:rsidR="002F7346"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8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</w:t>
            </w:r>
            <w:r w:rsidR="002F7346"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6024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)</w:t>
            </w:r>
          </w:p>
        </w:tc>
        <w:tc>
          <w:tcPr>
            <w:tcW w:w="0" w:type="auto"/>
          </w:tcPr>
          <w:p w:rsidR="00DF7282" w:rsidRPr="00B62E29" w:rsidRDefault="00DF7282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ACE – </w:t>
            </w:r>
            <w:r w:rsidR="00265F5C"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</w:p>
        </w:tc>
        <w:tc>
          <w:tcPr>
            <w:tcW w:w="0" w:type="auto"/>
          </w:tcPr>
          <w:p w:rsidR="00DF7282" w:rsidRPr="00B62E29" w:rsidRDefault="002F734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06</w:t>
            </w:r>
          </w:p>
        </w:tc>
        <w:tc>
          <w:tcPr>
            <w:tcW w:w="0" w:type="auto"/>
          </w:tcPr>
          <w:p w:rsidR="00DF7282" w:rsidRPr="00B62E29" w:rsidRDefault="002F734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3</w:t>
            </w:r>
          </w:p>
        </w:tc>
        <w:tc>
          <w:tcPr>
            <w:tcW w:w="0" w:type="auto"/>
          </w:tcPr>
          <w:p w:rsidR="00DF7282" w:rsidRPr="00B62E29" w:rsidRDefault="002F734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1.76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DF7282" w:rsidRPr="00B62E29" w:rsidRDefault="00DF7282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DF7282" w:rsidRPr="00B62E29" w:rsidRDefault="00DF7282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DF7282" w:rsidRPr="00B62E29" w:rsidRDefault="00DF7282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DF7282" w:rsidRPr="00B62E29" w:rsidRDefault="002F734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10</w:t>
            </w:r>
          </w:p>
        </w:tc>
        <w:tc>
          <w:tcPr>
            <w:tcW w:w="0" w:type="auto"/>
          </w:tcPr>
          <w:p w:rsidR="00DF7282" w:rsidRPr="00B62E29" w:rsidRDefault="002F734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3</w:t>
            </w:r>
          </w:p>
        </w:tc>
        <w:tc>
          <w:tcPr>
            <w:tcW w:w="0" w:type="auto"/>
          </w:tcPr>
          <w:p w:rsidR="00DF7282" w:rsidRPr="00B62E29" w:rsidRDefault="002F734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2.88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DF7282" w:rsidRPr="00B62E29" w:rsidRDefault="00DF7282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DF7282" w:rsidRPr="00B62E29" w:rsidRDefault="00DF7282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DF7282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  <w:r w:rsidR="00DF7282"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– psychopathology</w:t>
            </w:r>
          </w:p>
        </w:tc>
        <w:tc>
          <w:tcPr>
            <w:tcW w:w="0" w:type="auto"/>
          </w:tcPr>
          <w:p w:rsidR="00DF7282" w:rsidRPr="00B62E29" w:rsidRDefault="002F734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25</w:t>
            </w:r>
          </w:p>
        </w:tc>
        <w:tc>
          <w:tcPr>
            <w:tcW w:w="0" w:type="auto"/>
          </w:tcPr>
          <w:p w:rsidR="00DF7282" w:rsidRPr="00B62E29" w:rsidRDefault="002F734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5</w:t>
            </w:r>
          </w:p>
        </w:tc>
        <w:tc>
          <w:tcPr>
            <w:tcW w:w="0" w:type="auto"/>
          </w:tcPr>
          <w:p w:rsidR="00DF7282" w:rsidRPr="00B62E29" w:rsidRDefault="002F734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4.76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DF7282" w:rsidRPr="00B62E29" w:rsidRDefault="00DF7282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 w:val="restart"/>
          </w:tcPr>
          <w:p w:rsidR="00DF7282" w:rsidRPr="00B62E29" w:rsidRDefault="00DF7282" w:rsidP="00DF7282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Questionnaire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</w:t>
            </w:r>
            <w:r w:rsidR="002F7346"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96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</w:t>
            </w:r>
            <w:r w:rsidR="002F7346"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298367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)</w:t>
            </w:r>
          </w:p>
        </w:tc>
        <w:tc>
          <w:tcPr>
            <w:tcW w:w="0" w:type="auto"/>
          </w:tcPr>
          <w:p w:rsidR="00DF7282" w:rsidRPr="00B62E29" w:rsidRDefault="00DF7282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ACE – </w:t>
            </w:r>
            <w:r w:rsidR="00265F5C"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</w:p>
        </w:tc>
        <w:tc>
          <w:tcPr>
            <w:tcW w:w="0" w:type="auto"/>
          </w:tcPr>
          <w:p w:rsidR="00DF7282" w:rsidRPr="00B62E29" w:rsidRDefault="002F734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07</w:t>
            </w:r>
          </w:p>
        </w:tc>
        <w:tc>
          <w:tcPr>
            <w:tcW w:w="0" w:type="auto"/>
          </w:tcPr>
          <w:p w:rsidR="00DF7282" w:rsidRPr="00B62E29" w:rsidRDefault="002F734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3</w:t>
            </w:r>
          </w:p>
        </w:tc>
        <w:tc>
          <w:tcPr>
            <w:tcW w:w="0" w:type="auto"/>
          </w:tcPr>
          <w:p w:rsidR="00DF7282" w:rsidRPr="00B62E29" w:rsidRDefault="002F734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1.96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DF7282" w:rsidRPr="00B62E29" w:rsidRDefault="00DF7282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DF7282" w:rsidRPr="00B62E29" w:rsidRDefault="00DF7282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DF7282" w:rsidRPr="00B62E29" w:rsidRDefault="00DF7282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DF7282" w:rsidRPr="00B62E29" w:rsidRDefault="002F734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8</w:t>
            </w:r>
          </w:p>
        </w:tc>
        <w:tc>
          <w:tcPr>
            <w:tcW w:w="0" w:type="auto"/>
          </w:tcPr>
          <w:p w:rsidR="00DF7282" w:rsidRPr="00B62E29" w:rsidRDefault="002F734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4</w:t>
            </w:r>
          </w:p>
        </w:tc>
        <w:tc>
          <w:tcPr>
            <w:tcW w:w="0" w:type="auto"/>
          </w:tcPr>
          <w:p w:rsidR="00DF7282" w:rsidRPr="00B62E29" w:rsidRDefault="002F734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2.00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DF7282" w:rsidRPr="00B62E29" w:rsidRDefault="00DF7282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DF7282" w:rsidRPr="00B62E29" w:rsidRDefault="00DF7282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DF7282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  <w:r w:rsidR="00DF7282"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– psychopathology</w:t>
            </w:r>
          </w:p>
        </w:tc>
        <w:tc>
          <w:tcPr>
            <w:tcW w:w="0" w:type="auto"/>
          </w:tcPr>
          <w:p w:rsidR="00DF7282" w:rsidRPr="00B62E29" w:rsidRDefault="002F734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00</w:t>
            </w:r>
          </w:p>
        </w:tc>
        <w:tc>
          <w:tcPr>
            <w:tcW w:w="0" w:type="auto"/>
          </w:tcPr>
          <w:p w:rsidR="00DF7282" w:rsidRPr="00B62E29" w:rsidRDefault="002F734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6</w:t>
            </w:r>
          </w:p>
        </w:tc>
        <w:tc>
          <w:tcPr>
            <w:tcW w:w="0" w:type="auto"/>
          </w:tcPr>
          <w:p w:rsidR="00DF7282" w:rsidRPr="00B62E29" w:rsidRDefault="002F734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06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 w:val="restart"/>
          </w:tcPr>
          <w:p w:rsidR="00176B03" w:rsidRPr="00B62E29" w:rsidRDefault="00176B03" w:rsidP="00176B03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Time frame of </w:t>
            </w:r>
            <w:r w:rsidR="00265F5C"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PA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 measure (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>χ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  <w:vertAlign w:val="superscript"/>
              </w:rPr>
              <w:t>2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[3] = 6.34, 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 xml:space="preserve">p 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= 0.096)</w:t>
            </w:r>
          </w:p>
        </w:tc>
        <w:tc>
          <w:tcPr>
            <w:tcW w:w="0" w:type="auto"/>
            <w:vMerge w:val="restart"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General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32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253413)</w:t>
            </w:r>
          </w:p>
        </w:tc>
        <w:tc>
          <w:tcPr>
            <w:tcW w:w="0" w:type="auto"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ACE – </w:t>
            </w:r>
            <w:r w:rsidR="00265F5C"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</w:p>
        </w:tc>
        <w:tc>
          <w:tcPr>
            <w:tcW w:w="0" w:type="auto"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13</w:t>
            </w:r>
          </w:p>
        </w:tc>
        <w:tc>
          <w:tcPr>
            <w:tcW w:w="0" w:type="auto"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2</w:t>
            </w:r>
          </w:p>
        </w:tc>
        <w:tc>
          <w:tcPr>
            <w:tcW w:w="0" w:type="auto"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5.08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176B03" w:rsidRPr="00B62E29" w:rsidRDefault="00176B03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9</w:t>
            </w:r>
          </w:p>
        </w:tc>
        <w:tc>
          <w:tcPr>
            <w:tcW w:w="0" w:type="auto"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2</w:t>
            </w:r>
          </w:p>
        </w:tc>
        <w:tc>
          <w:tcPr>
            <w:tcW w:w="0" w:type="auto"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30.29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176B03" w:rsidRPr="00B62E29" w:rsidRDefault="00176B03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176B03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  <w:r w:rsidR="00176B03"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– psychopathology</w:t>
            </w:r>
          </w:p>
        </w:tc>
        <w:tc>
          <w:tcPr>
            <w:tcW w:w="0" w:type="auto"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23</w:t>
            </w:r>
          </w:p>
        </w:tc>
        <w:tc>
          <w:tcPr>
            <w:tcW w:w="0" w:type="auto"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3</w:t>
            </w:r>
          </w:p>
        </w:tc>
        <w:tc>
          <w:tcPr>
            <w:tcW w:w="0" w:type="auto"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5.97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176B03" w:rsidRPr="00B62E29" w:rsidRDefault="00176B03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 w:val="restart"/>
          </w:tcPr>
          <w:p w:rsidR="00176B03" w:rsidRPr="00B62E29" w:rsidRDefault="00176B03" w:rsidP="00176B03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Longer periods of time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30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38816)</w:t>
            </w:r>
          </w:p>
        </w:tc>
        <w:tc>
          <w:tcPr>
            <w:tcW w:w="0" w:type="auto"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ACE – </w:t>
            </w:r>
            <w:r w:rsidR="00265F5C"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</w:p>
        </w:tc>
        <w:tc>
          <w:tcPr>
            <w:tcW w:w="0" w:type="auto"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2</w:t>
            </w:r>
          </w:p>
        </w:tc>
        <w:tc>
          <w:tcPr>
            <w:tcW w:w="0" w:type="auto"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3</w:t>
            </w:r>
          </w:p>
        </w:tc>
        <w:tc>
          <w:tcPr>
            <w:tcW w:w="0" w:type="auto"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62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176B03" w:rsidRPr="00B62E29" w:rsidRDefault="00176B03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2</w:t>
            </w:r>
          </w:p>
        </w:tc>
        <w:tc>
          <w:tcPr>
            <w:tcW w:w="0" w:type="auto"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3</w:t>
            </w:r>
          </w:p>
        </w:tc>
        <w:tc>
          <w:tcPr>
            <w:tcW w:w="0" w:type="auto"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80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176B03" w:rsidRPr="00B62E29" w:rsidRDefault="00176B03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176B03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  <w:r w:rsidR="00176B03"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– psychopathology</w:t>
            </w:r>
          </w:p>
        </w:tc>
        <w:tc>
          <w:tcPr>
            <w:tcW w:w="0" w:type="auto"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12</w:t>
            </w:r>
          </w:p>
        </w:tc>
        <w:tc>
          <w:tcPr>
            <w:tcW w:w="0" w:type="auto"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5</w:t>
            </w:r>
          </w:p>
        </w:tc>
        <w:tc>
          <w:tcPr>
            <w:tcW w:w="0" w:type="auto"/>
          </w:tcPr>
          <w:p w:rsidR="00176B03" w:rsidRPr="00B62E29" w:rsidRDefault="00176B03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2.14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 w:val="restart"/>
          </w:tcPr>
          <w:p w:rsidR="00E7777C" w:rsidRPr="00B62E29" w:rsidRDefault="00E7777C" w:rsidP="00E7777C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Time frame of </w:t>
            </w:r>
            <w:r w:rsidR="00265F5C"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PA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 measure (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>χ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  <w:vertAlign w:val="superscript"/>
              </w:rPr>
              <w:t>2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[3] = 4.46, 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 xml:space="preserve">p 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= 0.215)</w:t>
            </w:r>
          </w:p>
        </w:tc>
        <w:tc>
          <w:tcPr>
            <w:tcW w:w="0" w:type="auto"/>
            <w:vMerge w:val="restart"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General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32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253413)</w:t>
            </w:r>
          </w:p>
        </w:tc>
        <w:tc>
          <w:tcPr>
            <w:tcW w:w="0" w:type="auto"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ACE – </w:t>
            </w:r>
            <w:r w:rsidR="00265F5C"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</w:p>
        </w:tc>
        <w:tc>
          <w:tcPr>
            <w:tcW w:w="0" w:type="auto"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13</w:t>
            </w:r>
          </w:p>
        </w:tc>
        <w:tc>
          <w:tcPr>
            <w:tcW w:w="0" w:type="auto"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2</w:t>
            </w:r>
          </w:p>
        </w:tc>
        <w:tc>
          <w:tcPr>
            <w:tcW w:w="0" w:type="auto"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5.08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E7777C" w:rsidRPr="00B62E29" w:rsidRDefault="00E7777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ACE – 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lastRenderedPageBreak/>
              <w:t>psychopathology</w:t>
            </w:r>
          </w:p>
        </w:tc>
        <w:tc>
          <w:tcPr>
            <w:tcW w:w="0" w:type="auto"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lastRenderedPageBreak/>
              <w:t>0.09</w:t>
            </w:r>
          </w:p>
        </w:tc>
        <w:tc>
          <w:tcPr>
            <w:tcW w:w="0" w:type="auto"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2</w:t>
            </w:r>
          </w:p>
        </w:tc>
        <w:tc>
          <w:tcPr>
            <w:tcW w:w="0" w:type="auto"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30.29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E7777C" w:rsidRPr="00B62E29" w:rsidRDefault="00E7777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E7777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  <w:r w:rsidR="00E7777C"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– psychopathology</w:t>
            </w:r>
          </w:p>
        </w:tc>
        <w:tc>
          <w:tcPr>
            <w:tcW w:w="0" w:type="auto"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23</w:t>
            </w:r>
          </w:p>
        </w:tc>
        <w:tc>
          <w:tcPr>
            <w:tcW w:w="0" w:type="auto"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3</w:t>
            </w:r>
          </w:p>
        </w:tc>
        <w:tc>
          <w:tcPr>
            <w:tcW w:w="0" w:type="auto"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5.97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E7777C" w:rsidRPr="00B62E29" w:rsidRDefault="00E7777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 w:val="restart"/>
          </w:tcPr>
          <w:p w:rsidR="00E7777C" w:rsidRPr="00B62E29" w:rsidRDefault="00E7777C" w:rsidP="00E7777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Not reported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16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6974)</w:t>
            </w:r>
          </w:p>
        </w:tc>
        <w:tc>
          <w:tcPr>
            <w:tcW w:w="0" w:type="auto"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ACE – </w:t>
            </w:r>
            <w:r w:rsidR="00265F5C"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</w:p>
        </w:tc>
        <w:tc>
          <w:tcPr>
            <w:tcW w:w="0" w:type="auto"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1</w:t>
            </w:r>
          </w:p>
        </w:tc>
        <w:tc>
          <w:tcPr>
            <w:tcW w:w="0" w:type="auto"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4</w:t>
            </w:r>
          </w:p>
        </w:tc>
        <w:tc>
          <w:tcPr>
            <w:tcW w:w="0" w:type="auto"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2.91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E7777C" w:rsidRPr="00B62E29" w:rsidRDefault="00E7777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11</w:t>
            </w:r>
          </w:p>
        </w:tc>
        <w:tc>
          <w:tcPr>
            <w:tcW w:w="0" w:type="auto"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6</w:t>
            </w:r>
          </w:p>
        </w:tc>
        <w:tc>
          <w:tcPr>
            <w:tcW w:w="0" w:type="auto"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1.73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E7777C" w:rsidRPr="00B62E29" w:rsidRDefault="00E7777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E7777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  <w:r w:rsidR="00E7777C"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– psychopathology</w:t>
            </w:r>
          </w:p>
        </w:tc>
        <w:tc>
          <w:tcPr>
            <w:tcW w:w="0" w:type="auto"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06</w:t>
            </w:r>
          </w:p>
        </w:tc>
        <w:tc>
          <w:tcPr>
            <w:tcW w:w="0" w:type="auto"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7</w:t>
            </w:r>
          </w:p>
        </w:tc>
        <w:tc>
          <w:tcPr>
            <w:tcW w:w="0" w:type="auto"/>
          </w:tcPr>
          <w:p w:rsidR="00E7777C" w:rsidRPr="00B62E29" w:rsidRDefault="00E7777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85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 w:val="restart"/>
          </w:tcPr>
          <w:p w:rsidR="001E16D9" w:rsidRPr="00B62E29" w:rsidRDefault="001E16D9" w:rsidP="008C00EE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Study design (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>χ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  <w:vertAlign w:val="superscript"/>
              </w:rPr>
              <w:t>2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[3] = 1.57, 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 xml:space="preserve">p 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= 0.666)</w:t>
            </w:r>
          </w:p>
        </w:tc>
        <w:tc>
          <w:tcPr>
            <w:tcW w:w="0" w:type="auto"/>
            <w:vMerge w:val="restart"/>
          </w:tcPr>
          <w:p w:rsidR="001E16D9" w:rsidRPr="00B62E29" w:rsidRDefault="001E16D9" w:rsidP="001E16D9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Longitudinal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26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16764)</w:t>
            </w:r>
          </w:p>
        </w:tc>
        <w:tc>
          <w:tcPr>
            <w:tcW w:w="0" w:type="auto"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ACE – </w:t>
            </w:r>
            <w:r w:rsidR="00265F5C"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</w:p>
        </w:tc>
        <w:tc>
          <w:tcPr>
            <w:tcW w:w="0" w:type="auto"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09</w:t>
            </w:r>
          </w:p>
        </w:tc>
        <w:tc>
          <w:tcPr>
            <w:tcW w:w="0" w:type="auto"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2</w:t>
            </w:r>
          </w:p>
        </w:tc>
        <w:tc>
          <w:tcPr>
            <w:tcW w:w="0" w:type="auto"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3.39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1E16D9" w:rsidRPr="00B62E29" w:rsidRDefault="001E16D9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16</w:t>
            </w:r>
          </w:p>
        </w:tc>
        <w:tc>
          <w:tcPr>
            <w:tcW w:w="0" w:type="auto"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4</w:t>
            </w:r>
          </w:p>
        </w:tc>
        <w:tc>
          <w:tcPr>
            <w:tcW w:w="0" w:type="auto"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3.62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1E16D9" w:rsidRPr="00B62E29" w:rsidRDefault="001E16D9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1E16D9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  <w:r w:rsidR="001E16D9"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– psychopathology</w:t>
            </w:r>
          </w:p>
        </w:tc>
        <w:tc>
          <w:tcPr>
            <w:tcW w:w="0" w:type="auto"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30</w:t>
            </w:r>
          </w:p>
        </w:tc>
        <w:tc>
          <w:tcPr>
            <w:tcW w:w="0" w:type="auto"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7</w:t>
            </w:r>
          </w:p>
        </w:tc>
        <w:tc>
          <w:tcPr>
            <w:tcW w:w="0" w:type="auto"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4.20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1E16D9" w:rsidRPr="00B62E29" w:rsidRDefault="001E16D9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 w:val="restart"/>
          </w:tcPr>
          <w:p w:rsidR="001E16D9" w:rsidRPr="00B62E29" w:rsidRDefault="001E16D9" w:rsidP="001E16D9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Cross-sectional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88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289084)</w:t>
            </w:r>
          </w:p>
        </w:tc>
        <w:tc>
          <w:tcPr>
            <w:tcW w:w="0" w:type="auto"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ACE – </w:t>
            </w:r>
            <w:r w:rsidR="00265F5C"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</w:p>
        </w:tc>
        <w:tc>
          <w:tcPr>
            <w:tcW w:w="0" w:type="auto"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03</w:t>
            </w:r>
          </w:p>
        </w:tc>
        <w:tc>
          <w:tcPr>
            <w:tcW w:w="0" w:type="auto"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3</w:t>
            </w:r>
          </w:p>
        </w:tc>
        <w:tc>
          <w:tcPr>
            <w:tcW w:w="0" w:type="auto"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1.11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1E16D9" w:rsidRPr="00B62E29" w:rsidRDefault="001E16D9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00</w:t>
            </w:r>
          </w:p>
        </w:tc>
        <w:tc>
          <w:tcPr>
            <w:tcW w:w="0" w:type="auto"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5</w:t>
            </w:r>
          </w:p>
        </w:tc>
        <w:tc>
          <w:tcPr>
            <w:tcW w:w="0" w:type="auto"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17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1E16D9" w:rsidRPr="00B62E29" w:rsidRDefault="001E16D9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1E16D9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  <w:r w:rsidR="001E16D9"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– psychopathology</w:t>
            </w:r>
          </w:p>
        </w:tc>
        <w:tc>
          <w:tcPr>
            <w:tcW w:w="0" w:type="auto"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4</w:t>
            </w:r>
          </w:p>
        </w:tc>
        <w:tc>
          <w:tcPr>
            <w:tcW w:w="0" w:type="auto"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7</w:t>
            </w:r>
          </w:p>
        </w:tc>
        <w:tc>
          <w:tcPr>
            <w:tcW w:w="0" w:type="auto"/>
          </w:tcPr>
          <w:p w:rsidR="001E16D9" w:rsidRPr="00B62E29" w:rsidRDefault="001E16D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61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 w:val="restart"/>
          </w:tcPr>
          <w:p w:rsidR="001B1F01" w:rsidRPr="00B62E29" w:rsidRDefault="001B1F01" w:rsidP="001B1F01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Clinical status (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>χ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  <w:vertAlign w:val="superscript"/>
              </w:rPr>
              <w:t>2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[3] = 2.03, 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 xml:space="preserve">p 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= 0.566)</w:t>
            </w:r>
          </w:p>
        </w:tc>
        <w:tc>
          <w:tcPr>
            <w:tcW w:w="0" w:type="auto"/>
            <w:vMerge w:val="restart"/>
          </w:tcPr>
          <w:p w:rsidR="001B1F01" w:rsidRPr="00B62E29" w:rsidRDefault="001B1F01" w:rsidP="001B1F01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Non-clinical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96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303055)</w:t>
            </w:r>
          </w:p>
        </w:tc>
        <w:tc>
          <w:tcPr>
            <w:tcW w:w="0" w:type="auto"/>
          </w:tcPr>
          <w:p w:rsidR="001B1F01" w:rsidRPr="00B62E29" w:rsidRDefault="001B1F01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ACE – </w:t>
            </w:r>
            <w:r w:rsidR="00265F5C"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</w:p>
        </w:tc>
        <w:tc>
          <w:tcPr>
            <w:tcW w:w="0" w:type="auto"/>
          </w:tcPr>
          <w:p w:rsidR="001B1F01" w:rsidRPr="00B62E29" w:rsidRDefault="001B1F01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12</w:t>
            </w:r>
          </w:p>
        </w:tc>
        <w:tc>
          <w:tcPr>
            <w:tcW w:w="0" w:type="auto"/>
          </w:tcPr>
          <w:p w:rsidR="001B1F01" w:rsidRPr="00B62E29" w:rsidRDefault="001B1F01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1</w:t>
            </w:r>
          </w:p>
        </w:tc>
        <w:tc>
          <w:tcPr>
            <w:tcW w:w="0" w:type="auto"/>
          </w:tcPr>
          <w:p w:rsidR="001B1F01" w:rsidRPr="00B62E29" w:rsidRDefault="001B1F01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8.86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1B1F01" w:rsidRPr="00B62E29" w:rsidRDefault="001B1F01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1B1F01" w:rsidRPr="00B62E29" w:rsidRDefault="001B1F01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1B1F01" w:rsidRPr="00B62E29" w:rsidRDefault="001B1F01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1B1F01" w:rsidRPr="00B62E29" w:rsidRDefault="001B1F01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16</w:t>
            </w:r>
          </w:p>
        </w:tc>
        <w:tc>
          <w:tcPr>
            <w:tcW w:w="0" w:type="auto"/>
          </w:tcPr>
          <w:p w:rsidR="001B1F01" w:rsidRPr="00B62E29" w:rsidRDefault="001B1F01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1</w:t>
            </w:r>
          </w:p>
        </w:tc>
        <w:tc>
          <w:tcPr>
            <w:tcW w:w="0" w:type="auto"/>
          </w:tcPr>
          <w:p w:rsidR="001B1F01" w:rsidRPr="00B62E29" w:rsidRDefault="001B1F01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7.83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1B1F01" w:rsidRPr="00B62E29" w:rsidRDefault="001B1F01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1B1F01" w:rsidRPr="00B62E29" w:rsidRDefault="001B1F01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1B1F01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  <w:r w:rsidR="001B1F01"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– psychopathology</w:t>
            </w:r>
          </w:p>
        </w:tc>
        <w:tc>
          <w:tcPr>
            <w:tcW w:w="0" w:type="auto"/>
          </w:tcPr>
          <w:p w:rsidR="001B1F01" w:rsidRPr="00B62E29" w:rsidRDefault="001B1F01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25</w:t>
            </w:r>
          </w:p>
        </w:tc>
        <w:tc>
          <w:tcPr>
            <w:tcW w:w="0" w:type="auto"/>
          </w:tcPr>
          <w:p w:rsidR="001B1F01" w:rsidRPr="00B62E29" w:rsidRDefault="001B1F01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2</w:t>
            </w:r>
          </w:p>
        </w:tc>
        <w:tc>
          <w:tcPr>
            <w:tcW w:w="0" w:type="auto"/>
          </w:tcPr>
          <w:p w:rsidR="001B1F01" w:rsidRPr="00B62E29" w:rsidRDefault="001B1F01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8.39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1B1F01" w:rsidRPr="00B62E29" w:rsidRDefault="001B1F01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 w:val="restart"/>
          </w:tcPr>
          <w:p w:rsidR="001B1F01" w:rsidRPr="00B62E29" w:rsidRDefault="001B1F01" w:rsidP="001B1F01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Clinical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8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843)</w:t>
            </w:r>
          </w:p>
        </w:tc>
        <w:tc>
          <w:tcPr>
            <w:tcW w:w="0" w:type="auto"/>
          </w:tcPr>
          <w:p w:rsidR="001B1F01" w:rsidRPr="00B62E29" w:rsidRDefault="001B1F01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ACE – </w:t>
            </w:r>
            <w:r w:rsidR="00265F5C"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</w:p>
        </w:tc>
        <w:tc>
          <w:tcPr>
            <w:tcW w:w="0" w:type="auto"/>
          </w:tcPr>
          <w:p w:rsidR="001B1F01" w:rsidRPr="00B62E29" w:rsidRDefault="008D07F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1</w:t>
            </w:r>
          </w:p>
        </w:tc>
        <w:tc>
          <w:tcPr>
            <w:tcW w:w="0" w:type="auto"/>
          </w:tcPr>
          <w:p w:rsidR="001B1F01" w:rsidRPr="00B62E29" w:rsidRDefault="008D07F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6</w:t>
            </w:r>
          </w:p>
        </w:tc>
        <w:tc>
          <w:tcPr>
            <w:tcW w:w="0" w:type="auto"/>
          </w:tcPr>
          <w:p w:rsidR="001B1F01" w:rsidRPr="00B62E29" w:rsidRDefault="008D07F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8.65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1B1F01" w:rsidRPr="00B62E29" w:rsidRDefault="001B1F01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1B1F01" w:rsidRPr="00B62E29" w:rsidRDefault="001B1F01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1B1F01" w:rsidRPr="00B62E29" w:rsidRDefault="001B1F01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1B1F01" w:rsidRPr="00B62E29" w:rsidRDefault="008D07F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12</w:t>
            </w:r>
          </w:p>
        </w:tc>
        <w:tc>
          <w:tcPr>
            <w:tcW w:w="0" w:type="auto"/>
          </w:tcPr>
          <w:p w:rsidR="001B1F01" w:rsidRPr="00B62E29" w:rsidRDefault="008D07F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10</w:t>
            </w:r>
          </w:p>
        </w:tc>
        <w:tc>
          <w:tcPr>
            <w:tcW w:w="0" w:type="auto"/>
          </w:tcPr>
          <w:p w:rsidR="001B1F01" w:rsidRPr="00B62E29" w:rsidRDefault="008D07F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1.22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1B1F01" w:rsidRPr="00B62E29" w:rsidRDefault="001B1F01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1B1F01" w:rsidRPr="00B62E29" w:rsidRDefault="001B1F01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1B1F01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  <w:r w:rsidR="001B1F01"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– psychopathology</w:t>
            </w:r>
          </w:p>
        </w:tc>
        <w:tc>
          <w:tcPr>
            <w:tcW w:w="0" w:type="auto"/>
          </w:tcPr>
          <w:p w:rsidR="001B1F01" w:rsidRPr="00B62E29" w:rsidRDefault="008D07F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5</w:t>
            </w:r>
          </w:p>
        </w:tc>
        <w:tc>
          <w:tcPr>
            <w:tcW w:w="0" w:type="auto"/>
          </w:tcPr>
          <w:p w:rsidR="001B1F01" w:rsidRPr="00B62E29" w:rsidRDefault="008D07F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1.13</w:t>
            </w:r>
          </w:p>
        </w:tc>
        <w:tc>
          <w:tcPr>
            <w:tcW w:w="0" w:type="auto"/>
          </w:tcPr>
          <w:p w:rsidR="001B1F01" w:rsidRPr="00B62E29" w:rsidRDefault="008D07F6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37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 w:val="restart"/>
          </w:tcPr>
          <w:p w:rsidR="002333C9" w:rsidRPr="00B62E29" w:rsidRDefault="002333C9" w:rsidP="002333C9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lastRenderedPageBreak/>
              <w:t>Clinical status (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>χ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  <w:vertAlign w:val="superscript"/>
              </w:rPr>
              <w:t>2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[3] = 3.65, 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 xml:space="preserve">p 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= 0.302)</w:t>
            </w:r>
          </w:p>
        </w:tc>
        <w:tc>
          <w:tcPr>
            <w:tcW w:w="0" w:type="auto"/>
            <w:vMerge w:val="restart"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Non-clinical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96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303055)</w:t>
            </w:r>
          </w:p>
        </w:tc>
        <w:tc>
          <w:tcPr>
            <w:tcW w:w="0" w:type="auto"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ACE – </w:t>
            </w:r>
            <w:r w:rsidR="00265F5C"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</w:p>
        </w:tc>
        <w:tc>
          <w:tcPr>
            <w:tcW w:w="0" w:type="auto"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12</w:t>
            </w:r>
          </w:p>
        </w:tc>
        <w:tc>
          <w:tcPr>
            <w:tcW w:w="0" w:type="auto"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1</w:t>
            </w:r>
          </w:p>
        </w:tc>
        <w:tc>
          <w:tcPr>
            <w:tcW w:w="0" w:type="auto"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8.86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333C9" w:rsidRPr="00B62E29" w:rsidRDefault="002333C9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16</w:t>
            </w:r>
          </w:p>
        </w:tc>
        <w:tc>
          <w:tcPr>
            <w:tcW w:w="0" w:type="auto"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1</w:t>
            </w:r>
          </w:p>
        </w:tc>
        <w:tc>
          <w:tcPr>
            <w:tcW w:w="0" w:type="auto"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7.83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333C9" w:rsidRPr="00B62E29" w:rsidRDefault="002333C9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333C9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  <w:r w:rsidR="002333C9"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– psychopathology</w:t>
            </w:r>
          </w:p>
        </w:tc>
        <w:tc>
          <w:tcPr>
            <w:tcW w:w="0" w:type="auto"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25</w:t>
            </w:r>
          </w:p>
        </w:tc>
        <w:tc>
          <w:tcPr>
            <w:tcW w:w="0" w:type="auto"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2</w:t>
            </w:r>
          </w:p>
        </w:tc>
        <w:tc>
          <w:tcPr>
            <w:tcW w:w="0" w:type="auto"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8.39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333C9" w:rsidRPr="00B62E29" w:rsidRDefault="002333C9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 w:val="restart"/>
          </w:tcPr>
          <w:p w:rsidR="002333C9" w:rsidRPr="00B62E29" w:rsidRDefault="002333C9" w:rsidP="002333C9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Mixed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10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1950)</w:t>
            </w:r>
          </w:p>
        </w:tc>
        <w:tc>
          <w:tcPr>
            <w:tcW w:w="0" w:type="auto"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ACE – </w:t>
            </w:r>
            <w:r w:rsidR="00265F5C"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</w:p>
        </w:tc>
        <w:tc>
          <w:tcPr>
            <w:tcW w:w="0" w:type="auto"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3</w:t>
            </w:r>
          </w:p>
        </w:tc>
        <w:tc>
          <w:tcPr>
            <w:tcW w:w="0" w:type="auto"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5</w:t>
            </w:r>
          </w:p>
        </w:tc>
        <w:tc>
          <w:tcPr>
            <w:tcW w:w="0" w:type="auto"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60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333C9" w:rsidRPr="00B62E29" w:rsidRDefault="002333C9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7</w:t>
            </w:r>
          </w:p>
        </w:tc>
        <w:tc>
          <w:tcPr>
            <w:tcW w:w="0" w:type="auto"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5</w:t>
            </w:r>
          </w:p>
        </w:tc>
        <w:tc>
          <w:tcPr>
            <w:tcW w:w="0" w:type="auto"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1.28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333C9" w:rsidRPr="00B62E29" w:rsidRDefault="002333C9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333C9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  <w:r w:rsidR="002333C9"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– psychopathology</w:t>
            </w:r>
          </w:p>
        </w:tc>
        <w:tc>
          <w:tcPr>
            <w:tcW w:w="0" w:type="auto"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08</w:t>
            </w:r>
          </w:p>
        </w:tc>
        <w:tc>
          <w:tcPr>
            <w:tcW w:w="0" w:type="auto"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7</w:t>
            </w:r>
          </w:p>
        </w:tc>
        <w:tc>
          <w:tcPr>
            <w:tcW w:w="0" w:type="auto"/>
          </w:tcPr>
          <w:p w:rsidR="002333C9" w:rsidRPr="00B62E29" w:rsidRDefault="002333C9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1.11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 w:val="restart"/>
          </w:tcPr>
          <w:p w:rsidR="009908D8" w:rsidRPr="00B62E29" w:rsidRDefault="009908D8" w:rsidP="009908D8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Type of psychopathology measure (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>χ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  <w:vertAlign w:val="superscript"/>
              </w:rPr>
              <w:t>2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[3] = 2.81, 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 xml:space="preserve">p 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= 0.422)</w:t>
            </w:r>
          </w:p>
        </w:tc>
        <w:tc>
          <w:tcPr>
            <w:tcW w:w="0" w:type="auto"/>
            <w:vMerge w:val="restart"/>
          </w:tcPr>
          <w:p w:rsidR="009908D8" w:rsidRPr="00B62E29" w:rsidRDefault="009908D8" w:rsidP="009908D8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Clinical interview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7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1197)</w:t>
            </w:r>
          </w:p>
          <w:p w:rsidR="009908D8" w:rsidRPr="00B62E29" w:rsidRDefault="009908D8" w:rsidP="009908D8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ACE – </w:t>
            </w:r>
            <w:r w:rsidR="00265F5C"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</w:p>
        </w:tc>
        <w:tc>
          <w:tcPr>
            <w:tcW w:w="0" w:type="auto"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10</w:t>
            </w:r>
          </w:p>
        </w:tc>
        <w:tc>
          <w:tcPr>
            <w:tcW w:w="0" w:type="auto"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5</w:t>
            </w:r>
          </w:p>
        </w:tc>
        <w:tc>
          <w:tcPr>
            <w:tcW w:w="0" w:type="auto"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1.69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9908D8" w:rsidRPr="00B62E29" w:rsidRDefault="009908D8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21</w:t>
            </w:r>
          </w:p>
        </w:tc>
        <w:tc>
          <w:tcPr>
            <w:tcW w:w="0" w:type="auto"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5</w:t>
            </w:r>
          </w:p>
        </w:tc>
        <w:tc>
          <w:tcPr>
            <w:tcW w:w="0" w:type="auto"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3.65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9908D8" w:rsidRPr="00B62E29" w:rsidRDefault="009908D8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9908D8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  <w:r w:rsidR="009908D8"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– psychopathology</w:t>
            </w:r>
          </w:p>
        </w:tc>
        <w:tc>
          <w:tcPr>
            <w:tcW w:w="0" w:type="auto"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13</w:t>
            </w:r>
          </w:p>
        </w:tc>
        <w:tc>
          <w:tcPr>
            <w:tcW w:w="0" w:type="auto"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9</w:t>
            </w:r>
          </w:p>
        </w:tc>
        <w:tc>
          <w:tcPr>
            <w:tcW w:w="0" w:type="auto"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1.41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9908D8" w:rsidRPr="00B62E29" w:rsidRDefault="009908D8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 w:val="restart"/>
          </w:tcPr>
          <w:p w:rsidR="009908D8" w:rsidRPr="00B62E29" w:rsidRDefault="009908D8" w:rsidP="009908D8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Self- and other-report questionnaires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54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258858)</w:t>
            </w:r>
          </w:p>
        </w:tc>
        <w:tc>
          <w:tcPr>
            <w:tcW w:w="0" w:type="auto"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ACE – </w:t>
            </w:r>
            <w:r w:rsidR="00265F5C"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</w:p>
        </w:tc>
        <w:tc>
          <w:tcPr>
            <w:tcW w:w="0" w:type="auto"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02</w:t>
            </w:r>
          </w:p>
        </w:tc>
        <w:tc>
          <w:tcPr>
            <w:tcW w:w="0" w:type="auto"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6</w:t>
            </w:r>
          </w:p>
        </w:tc>
        <w:tc>
          <w:tcPr>
            <w:tcW w:w="0" w:type="auto"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32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9908D8" w:rsidRPr="00B62E29" w:rsidRDefault="009908D8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06</w:t>
            </w:r>
          </w:p>
        </w:tc>
        <w:tc>
          <w:tcPr>
            <w:tcW w:w="0" w:type="auto"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6</w:t>
            </w:r>
          </w:p>
        </w:tc>
        <w:tc>
          <w:tcPr>
            <w:tcW w:w="0" w:type="auto"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1.00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9908D8" w:rsidRPr="00B62E29" w:rsidRDefault="009908D8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9908D8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</w:t>
            </w:r>
            <w:r w:rsidR="009908D8"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– psychopathology</w:t>
            </w:r>
          </w:p>
        </w:tc>
        <w:tc>
          <w:tcPr>
            <w:tcW w:w="0" w:type="auto"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14</w:t>
            </w:r>
          </w:p>
        </w:tc>
        <w:tc>
          <w:tcPr>
            <w:tcW w:w="0" w:type="auto"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9</w:t>
            </w:r>
          </w:p>
        </w:tc>
        <w:tc>
          <w:tcPr>
            <w:tcW w:w="0" w:type="auto"/>
          </w:tcPr>
          <w:p w:rsidR="009908D8" w:rsidRPr="00B62E29" w:rsidRDefault="009908D8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1.48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 w:val="restart"/>
          </w:tcPr>
          <w:p w:rsidR="00265F5C" w:rsidRPr="00B62E29" w:rsidRDefault="00265F5C" w:rsidP="00265F5C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Representative sample (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>χ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  <w:vertAlign w:val="superscript"/>
              </w:rPr>
              <w:t>2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[3] = 5.34, 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 xml:space="preserve">p 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= 0.148)</w:t>
            </w:r>
          </w:p>
        </w:tc>
        <w:tc>
          <w:tcPr>
            <w:tcW w:w="0" w:type="auto"/>
            <w:vMerge w:val="restart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Non-validated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83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37040)</w:t>
            </w: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A</w:t>
            </w:r>
          </w:p>
        </w:tc>
        <w:tc>
          <w:tcPr>
            <w:tcW w:w="0" w:type="auto"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13</w:t>
            </w:r>
          </w:p>
        </w:tc>
        <w:tc>
          <w:tcPr>
            <w:tcW w:w="0" w:type="auto"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1</w:t>
            </w:r>
          </w:p>
        </w:tc>
        <w:tc>
          <w:tcPr>
            <w:tcW w:w="0" w:type="auto"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8.39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18</w:t>
            </w:r>
          </w:p>
        </w:tc>
        <w:tc>
          <w:tcPr>
            <w:tcW w:w="0" w:type="auto"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2</w:t>
            </w:r>
          </w:p>
        </w:tc>
        <w:tc>
          <w:tcPr>
            <w:tcW w:w="0" w:type="auto"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8.32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 – psychopathology</w:t>
            </w:r>
          </w:p>
        </w:tc>
        <w:tc>
          <w:tcPr>
            <w:tcW w:w="0" w:type="auto"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25</w:t>
            </w:r>
          </w:p>
        </w:tc>
        <w:tc>
          <w:tcPr>
            <w:tcW w:w="0" w:type="auto"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3</w:t>
            </w:r>
          </w:p>
        </w:tc>
        <w:tc>
          <w:tcPr>
            <w:tcW w:w="0" w:type="auto"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7.85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 w:val="restart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Validated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31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268808)</w:t>
            </w: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A</w:t>
            </w:r>
          </w:p>
        </w:tc>
        <w:tc>
          <w:tcPr>
            <w:tcW w:w="0" w:type="auto"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3</w:t>
            </w:r>
          </w:p>
        </w:tc>
        <w:tc>
          <w:tcPr>
            <w:tcW w:w="0" w:type="auto"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2</w:t>
            </w:r>
          </w:p>
        </w:tc>
        <w:tc>
          <w:tcPr>
            <w:tcW w:w="0" w:type="auto"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1.07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ACE – 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lastRenderedPageBreak/>
              <w:t>psychopathology</w:t>
            </w:r>
          </w:p>
        </w:tc>
        <w:tc>
          <w:tcPr>
            <w:tcW w:w="0" w:type="auto"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lastRenderedPageBreak/>
              <w:t>-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lastRenderedPageBreak/>
              <w:t>0.07</w:t>
            </w:r>
          </w:p>
        </w:tc>
        <w:tc>
          <w:tcPr>
            <w:tcW w:w="0" w:type="auto"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lastRenderedPageBreak/>
              <w:t>0.03</w:t>
            </w:r>
          </w:p>
        </w:tc>
        <w:tc>
          <w:tcPr>
            <w:tcW w:w="0" w:type="auto"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1.88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 – psychopathology</w:t>
            </w:r>
          </w:p>
        </w:tc>
        <w:tc>
          <w:tcPr>
            <w:tcW w:w="0" w:type="auto"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03</w:t>
            </w:r>
          </w:p>
        </w:tc>
        <w:tc>
          <w:tcPr>
            <w:tcW w:w="0" w:type="auto"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5</w:t>
            </w:r>
          </w:p>
        </w:tc>
        <w:tc>
          <w:tcPr>
            <w:tcW w:w="0" w:type="auto"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56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 w:val="restart"/>
          </w:tcPr>
          <w:p w:rsidR="00265F5C" w:rsidRPr="00B62E29" w:rsidRDefault="00265F5C" w:rsidP="00265F5C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Non-clinical participants included in the sample (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>χ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  <w:vertAlign w:val="superscript"/>
              </w:rPr>
              <w:t>2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[3] = 2.37, </w:t>
            </w:r>
            <w:r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 xml:space="preserve">p 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= 0.499)</w:t>
            </w:r>
          </w:p>
        </w:tc>
        <w:tc>
          <w:tcPr>
            <w:tcW w:w="0" w:type="auto"/>
            <w:vMerge w:val="restart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Non-validated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8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843)</w:t>
            </w: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A</w:t>
            </w:r>
          </w:p>
        </w:tc>
        <w:tc>
          <w:tcPr>
            <w:tcW w:w="0" w:type="auto"/>
          </w:tcPr>
          <w:p w:rsidR="00265F5C" w:rsidRPr="00B62E29" w:rsidRDefault="00AA5D9D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11</w:t>
            </w:r>
          </w:p>
        </w:tc>
        <w:tc>
          <w:tcPr>
            <w:tcW w:w="0" w:type="auto"/>
          </w:tcPr>
          <w:p w:rsidR="00265F5C" w:rsidRPr="00B62E29" w:rsidRDefault="00AA5D9D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5</w:t>
            </w:r>
          </w:p>
        </w:tc>
        <w:tc>
          <w:tcPr>
            <w:tcW w:w="0" w:type="auto"/>
          </w:tcPr>
          <w:p w:rsidR="00265F5C" w:rsidRPr="00B62E29" w:rsidRDefault="00AA5D9D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1.97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265F5C" w:rsidRPr="00B62E29" w:rsidRDefault="00AA5D9D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3</w:t>
            </w:r>
          </w:p>
        </w:tc>
        <w:tc>
          <w:tcPr>
            <w:tcW w:w="0" w:type="auto"/>
          </w:tcPr>
          <w:p w:rsidR="00265F5C" w:rsidRPr="00B62E29" w:rsidRDefault="00AA5D9D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10</w:t>
            </w:r>
          </w:p>
        </w:tc>
        <w:tc>
          <w:tcPr>
            <w:tcW w:w="0" w:type="auto"/>
          </w:tcPr>
          <w:p w:rsidR="00265F5C" w:rsidRPr="00B62E29" w:rsidRDefault="00AA5D9D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29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 – psychopathology</w:t>
            </w:r>
          </w:p>
        </w:tc>
        <w:tc>
          <w:tcPr>
            <w:tcW w:w="0" w:type="auto"/>
          </w:tcPr>
          <w:p w:rsidR="00265F5C" w:rsidRPr="00B62E29" w:rsidRDefault="00AA5D9D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19</w:t>
            </w:r>
          </w:p>
        </w:tc>
        <w:tc>
          <w:tcPr>
            <w:tcW w:w="0" w:type="auto"/>
          </w:tcPr>
          <w:p w:rsidR="00265F5C" w:rsidRPr="00B62E29" w:rsidRDefault="00AA5D9D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13</w:t>
            </w:r>
          </w:p>
        </w:tc>
        <w:tc>
          <w:tcPr>
            <w:tcW w:w="0" w:type="auto"/>
          </w:tcPr>
          <w:p w:rsidR="00265F5C" w:rsidRPr="00B62E29" w:rsidRDefault="00AA5D9D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1.53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 w:val="restart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Validated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106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305005)</w:t>
            </w: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A</w:t>
            </w:r>
          </w:p>
        </w:tc>
        <w:tc>
          <w:tcPr>
            <w:tcW w:w="0" w:type="auto"/>
          </w:tcPr>
          <w:p w:rsidR="00265F5C" w:rsidRPr="00B62E29" w:rsidRDefault="00AA5D9D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00</w:t>
            </w:r>
          </w:p>
        </w:tc>
        <w:tc>
          <w:tcPr>
            <w:tcW w:w="0" w:type="auto"/>
          </w:tcPr>
          <w:p w:rsidR="00265F5C" w:rsidRPr="00B62E29" w:rsidRDefault="00AA5D9D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5</w:t>
            </w:r>
          </w:p>
        </w:tc>
        <w:tc>
          <w:tcPr>
            <w:tcW w:w="0" w:type="auto"/>
          </w:tcPr>
          <w:p w:rsidR="00265F5C" w:rsidRPr="00B62E29" w:rsidRDefault="00AA5D9D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13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265F5C" w:rsidRPr="00B62E29" w:rsidRDefault="00AA5D9D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13</w:t>
            </w:r>
          </w:p>
        </w:tc>
        <w:tc>
          <w:tcPr>
            <w:tcW w:w="0" w:type="auto"/>
          </w:tcPr>
          <w:p w:rsidR="00265F5C" w:rsidRPr="00B62E29" w:rsidRDefault="00AA5D9D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10</w:t>
            </w:r>
          </w:p>
        </w:tc>
        <w:tc>
          <w:tcPr>
            <w:tcW w:w="0" w:type="auto"/>
          </w:tcPr>
          <w:p w:rsidR="00265F5C" w:rsidRPr="00B62E29" w:rsidRDefault="00AA5D9D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1.29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 – psychopathology</w:t>
            </w:r>
          </w:p>
        </w:tc>
        <w:tc>
          <w:tcPr>
            <w:tcW w:w="0" w:type="auto"/>
          </w:tcPr>
          <w:p w:rsidR="00265F5C" w:rsidRPr="00B62E29" w:rsidRDefault="00AA5D9D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06</w:t>
            </w:r>
          </w:p>
        </w:tc>
        <w:tc>
          <w:tcPr>
            <w:tcW w:w="0" w:type="auto"/>
          </w:tcPr>
          <w:p w:rsidR="00265F5C" w:rsidRPr="00B62E29" w:rsidRDefault="00AA5D9D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13</w:t>
            </w:r>
          </w:p>
        </w:tc>
        <w:tc>
          <w:tcPr>
            <w:tcW w:w="0" w:type="auto"/>
          </w:tcPr>
          <w:p w:rsidR="00265F5C" w:rsidRPr="00B62E29" w:rsidRDefault="00AA5D9D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47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 w:val="restart"/>
          </w:tcPr>
          <w:p w:rsidR="00265F5C" w:rsidRPr="00B62E29" w:rsidRDefault="00265F5C" w:rsidP="00514AC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Attempt to confirm the absence of psychopathology in the </w:t>
            </w:r>
            <w:r w:rsidR="00514AC0"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putative 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non-clinical group</w:t>
            </w:r>
            <w:r w:rsidR="00514AC0"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 (</w:t>
            </w:r>
            <w:r w:rsidR="00514AC0"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>χ</w:t>
            </w:r>
            <w:r w:rsidR="00514AC0"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  <w:vertAlign w:val="superscript"/>
              </w:rPr>
              <w:t>2</w:t>
            </w:r>
            <w:r w:rsidR="00514AC0"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[3] = 4.02, </w:t>
            </w:r>
            <w:r w:rsidR="00514AC0"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 xml:space="preserve">p </w:t>
            </w:r>
            <w:r w:rsidR="00514AC0"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= 0.259)</w:t>
            </w:r>
          </w:p>
        </w:tc>
        <w:tc>
          <w:tcPr>
            <w:tcW w:w="0" w:type="auto"/>
            <w:vMerge w:val="restart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Non-validated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99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300868)</w:t>
            </w: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A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12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1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9.28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14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1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7.53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 – psychopathology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25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2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9.12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 w:val="restart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Validated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15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4980)</w:t>
            </w: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A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4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4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1.13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8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5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1.51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 – psychopathology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05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7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69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 w:val="restart"/>
          </w:tcPr>
          <w:p w:rsidR="00265F5C" w:rsidRPr="00B62E29" w:rsidRDefault="00265F5C" w:rsidP="00514AC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Participants with and without ACEs</w:t>
            </w:r>
            <w:r w:rsidR="00514AC0"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 (</w:t>
            </w:r>
            <w:r w:rsidR="00514AC0"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>χ</w:t>
            </w:r>
            <w:r w:rsidR="00514AC0"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  <w:vertAlign w:val="superscript"/>
              </w:rPr>
              <w:t>2</w:t>
            </w:r>
            <w:r w:rsidR="00514AC0"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[3] = 2.33, </w:t>
            </w:r>
            <w:r w:rsidR="00514AC0"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 xml:space="preserve">p </w:t>
            </w:r>
            <w:r w:rsidR="00514AC0"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= 0.506)</w:t>
            </w:r>
          </w:p>
        </w:tc>
        <w:tc>
          <w:tcPr>
            <w:tcW w:w="0" w:type="auto"/>
            <w:vMerge w:val="restart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Non-validated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5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7020)</w:t>
            </w: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A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04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5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73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13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2.13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3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PA – 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lastRenderedPageBreak/>
              <w:t>psychopathology</w:t>
            </w:r>
          </w:p>
        </w:tc>
        <w:tc>
          <w:tcPr>
            <w:tcW w:w="0" w:type="auto"/>
          </w:tcPr>
          <w:p w:rsidR="00265F5C" w:rsidRPr="00B62E29" w:rsidRDefault="00514AC0" w:rsidP="00514AC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lastRenderedPageBreak/>
              <w:t>-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lastRenderedPageBreak/>
              <w:t>0.28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lastRenderedPageBreak/>
              <w:t>0.08</w:t>
            </w:r>
          </w:p>
        </w:tc>
        <w:tc>
          <w:tcPr>
            <w:tcW w:w="0" w:type="auto"/>
          </w:tcPr>
          <w:p w:rsidR="00265F5C" w:rsidRPr="00B62E29" w:rsidRDefault="00514AC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3.32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 w:val="restart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Validated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109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298828)</w:t>
            </w: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A</w:t>
            </w:r>
          </w:p>
        </w:tc>
        <w:tc>
          <w:tcPr>
            <w:tcW w:w="0" w:type="auto"/>
          </w:tcPr>
          <w:p w:rsidR="00265F5C" w:rsidRPr="00B62E29" w:rsidRDefault="00135A17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08</w:t>
            </w:r>
          </w:p>
        </w:tc>
        <w:tc>
          <w:tcPr>
            <w:tcW w:w="0" w:type="auto"/>
          </w:tcPr>
          <w:p w:rsidR="00265F5C" w:rsidRPr="00B62E29" w:rsidRDefault="00135A17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6</w:t>
            </w:r>
          </w:p>
        </w:tc>
        <w:tc>
          <w:tcPr>
            <w:tcW w:w="0" w:type="auto"/>
          </w:tcPr>
          <w:p w:rsidR="00265F5C" w:rsidRPr="00B62E29" w:rsidRDefault="00135A17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1.40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265F5C" w:rsidRPr="00B62E29" w:rsidRDefault="00135A17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2</w:t>
            </w:r>
          </w:p>
        </w:tc>
        <w:tc>
          <w:tcPr>
            <w:tcW w:w="0" w:type="auto"/>
          </w:tcPr>
          <w:p w:rsidR="00265F5C" w:rsidRPr="00B62E29" w:rsidRDefault="00135A17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6</w:t>
            </w:r>
          </w:p>
        </w:tc>
        <w:tc>
          <w:tcPr>
            <w:tcW w:w="0" w:type="auto"/>
          </w:tcPr>
          <w:p w:rsidR="00265F5C" w:rsidRPr="00B62E29" w:rsidRDefault="00135A17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33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 – psychopathology</w:t>
            </w:r>
          </w:p>
        </w:tc>
        <w:tc>
          <w:tcPr>
            <w:tcW w:w="0" w:type="auto"/>
          </w:tcPr>
          <w:p w:rsidR="00265F5C" w:rsidRPr="00B62E29" w:rsidRDefault="00135A17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2</w:t>
            </w:r>
          </w:p>
        </w:tc>
        <w:tc>
          <w:tcPr>
            <w:tcW w:w="0" w:type="auto"/>
          </w:tcPr>
          <w:p w:rsidR="00265F5C" w:rsidRPr="00B62E29" w:rsidRDefault="00135A17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9</w:t>
            </w:r>
          </w:p>
        </w:tc>
        <w:tc>
          <w:tcPr>
            <w:tcW w:w="0" w:type="auto"/>
          </w:tcPr>
          <w:p w:rsidR="00265F5C" w:rsidRPr="00B62E29" w:rsidRDefault="00135A17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30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 w:val="restart"/>
          </w:tcPr>
          <w:p w:rsidR="00265F5C" w:rsidRPr="00B62E29" w:rsidRDefault="00265F5C" w:rsidP="00135A17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Attempt to confirm the absence of ACEs</w:t>
            </w:r>
            <w:r w:rsidR="00135A17"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 (</w:t>
            </w:r>
            <w:r w:rsidR="00135A17"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>χ</w:t>
            </w:r>
            <w:r w:rsidR="00135A17"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  <w:vertAlign w:val="superscript"/>
              </w:rPr>
              <w:t>2</w:t>
            </w:r>
            <w:r w:rsidR="00135A17"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[3] = 3.89, </w:t>
            </w:r>
            <w:r w:rsidR="00135A17"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 xml:space="preserve">p </w:t>
            </w:r>
            <w:r w:rsidR="00135A17"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= 0.273)</w:t>
            </w:r>
          </w:p>
        </w:tc>
        <w:tc>
          <w:tcPr>
            <w:tcW w:w="0" w:type="auto"/>
            <w:vMerge w:val="restart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Non-validated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5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4330)</w:t>
            </w: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A</w:t>
            </w:r>
          </w:p>
        </w:tc>
        <w:tc>
          <w:tcPr>
            <w:tcW w:w="0" w:type="auto"/>
          </w:tcPr>
          <w:p w:rsidR="00265F5C" w:rsidRPr="00B62E29" w:rsidRDefault="00135A17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02</w:t>
            </w:r>
          </w:p>
        </w:tc>
        <w:tc>
          <w:tcPr>
            <w:tcW w:w="0" w:type="auto"/>
          </w:tcPr>
          <w:p w:rsidR="00265F5C" w:rsidRPr="00B62E29" w:rsidRDefault="00135A17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5</w:t>
            </w:r>
          </w:p>
        </w:tc>
        <w:tc>
          <w:tcPr>
            <w:tcW w:w="0" w:type="auto"/>
          </w:tcPr>
          <w:p w:rsidR="00265F5C" w:rsidRPr="00B62E29" w:rsidRDefault="00135A17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36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265F5C" w:rsidRPr="00B62E29" w:rsidRDefault="00135A17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13</w:t>
            </w:r>
          </w:p>
        </w:tc>
        <w:tc>
          <w:tcPr>
            <w:tcW w:w="0" w:type="auto"/>
          </w:tcPr>
          <w:p w:rsidR="00265F5C" w:rsidRPr="00B62E29" w:rsidRDefault="00135A17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5</w:t>
            </w:r>
          </w:p>
        </w:tc>
        <w:tc>
          <w:tcPr>
            <w:tcW w:w="0" w:type="auto"/>
          </w:tcPr>
          <w:p w:rsidR="00265F5C" w:rsidRPr="00B62E29" w:rsidRDefault="00135A17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2.37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 – psychopathology</w:t>
            </w:r>
          </w:p>
        </w:tc>
        <w:tc>
          <w:tcPr>
            <w:tcW w:w="0" w:type="auto"/>
          </w:tcPr>
          <w:p w:rsidR="00265F5C" w:rsidRPr="00B62E29" w:rsidRDefault="00135A17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28</w:t>
            </w:r>
          </w:p>
        </w:tc>
        <w:tc>
          <w:tcPr>
            <w:tcW w:w="0" w:type="auto"/>
          </w:tcPr>
          <w:p w:rsidR="00265F5C" w:rsidRPr="00B62E29" w:rsidRDefault="00135A17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8</w:t>
            </w:r>
          </w:p>
        </w:tc>
        <w:tc>
          <w:tcPr>
            <w:tcW w:w="0" w:type="auto"/>
          </w:tcPr>
          <w:p w:rsidR="00265F5C" w:rsidRPr="00B62E29" w:rsidRDefault="00135A17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3.36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 w:val="restart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Validated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109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301518)</w:t>
            </w: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A</w:t>
            </w:r>
          </w:p>
        </w:tc>
        <w:tc>
          <w:tcPr>
            <w:tcW w:w="0" w:type="auto"/>
          </w:tcPr>
          <w:p w:rsidR="00265F5C" w:rsidRPr="00B62E29" w:rsidRDefault="00CD018F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10</w:t>
            </w:r>
          </w:p>
        </w:tc>
        <w:tc>
          <w:tcPr>
            <w:tcW w:w="0" w:type="auto"/>
          </w:tcPr>
          <w:p w:rsidR="00265F5C" w:rsidRPr="00B62E29" w:rsidRDefault="00CD018F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5</w:t>
            </w:r>
          </w:p>
        </w:tc>
        <w:tc>
          <w:tcPr>
            <w:tcW w:w="0" w:type="auto"/>
          </w:tcPr>
          <w:p w:rsidR="00265F5C" w:rsidRPr="00B62E29" w:rsidRDefault="00CD018F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1.79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265F5C" w:rsidRPr="00B62E29" w:rsidRDefault="00CD018F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2</w:t>
            </w:r>
          </w:p>
        </w:tc>
        <w:tc>
          <w:tcPr>
            <w:tcW w:w="0" w:type="auto"/>
          </w:tcPr>
          <w:p w:rsidR="00265F5C" w:rsidRPr="00B62E29" w:rsidRDefault="00CD018F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6</w:t>
            </w:r>
          </w:p>
        </w:tc>
        <w:tc>
          <w:tcPr>
            <w:tcW w:w="0" w:type="auto"/>
          </w:tcPr>
          <w:p w:rsidR="00265F5C" w:rsidRPr="00B62E29" w:rsidRDefault="00CD018F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42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 – psychopathology</w:t>
            </w:r>
          </w:p>
        </w:tc>
        <w:tc>
          <w:tcPr>
            <w:tcW w:w="0" w:type="auto"/>
          </w:tcPr>
          <w:p w:rsidR="00265F5C" w:rsidRPr="00B62E29" w:rsidRDefault="00CD018F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3</w:t>
            </w:r>
          </w:p>
        </w:tc>
        <w:tc>
          <w:tcPr>
            <w:tcW w:w="0" w:type="auto"/>
          </w:tcPr>
          <w:p w:rsidR="00265F5C" w:rsidRPr="00B62E29" w:rsidRDefault="00CD018F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9</w:t>
            </w:r>
          </w:p>
        </w:tc>
        <w:tc>
          <w:tcPr>
            <w:tcW w:w="0" w:type="auto"/>
          </w:tcPr>
          <w:p w:rsidR="00265F5C" w:rsidRPr="00B62E29" w:rsidRDefault="00CD018F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34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 w:val="restart"/>
          </w:tcPr>
          <w:p w:rsidR="00265F5C" w:rsidRPr="00B62E29" w:rsidRDefault="00265F5C" w:rsidP="00092214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Multiple informants for ACEs</w:t>
            </w:r>
            <w:r w:rsidR="00092214"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 (</w:t>
            </w:r>
            <w:r w:rsidR="00092214"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>χ</w:t>
            </w:r>
            <w:r w:rsidR="00092214"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  <w:vertAlign w:val="superscript"/>
              </w:rPr>
              <w:t>2</w:t>
            </w:r>
            <w:r w:rsidR="00092214"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[3] = 2.46, </w:t>
            </w:r>
            <w:r w:rsidR="00092214"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 xml:space="preserve">p </w:t>
            </w:r>
            <w:r w:rsidR="00092214"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= 0.481)</w:t>
            </w:r>
          </w:p>
        </w:tc>
        <w:tc>
          <w:tcPr>
            <w:tcW w:w="0" w:type="auto"/>
            <w:vMerge w:val="restart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Non-validated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103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302309)</w:t>
            </w: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A</w:t>
            </w:r>
          </w:p>
        </w:tc>
        <w:tc>
          <w:tcPr>
            <w:tcW w:w="0" w:type="auto"/>
          </w:tcPr>
          <w:p w:rsidR="00265F5C" w:rsidRPr="00B62E29" w:rsidRDefault="00092214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11</w:t>
            </w:r>
          </w:p>
        </w:tc>
        <w:tc>
          <w:tcPr>
            <w:tcW w:w="0" w:type="auto"/>
          </w:tcPr>
          <w:p w:rsidR="00265F5C" w:rsidRPr="00B62E29" w:rsidRDefault="00092214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1</w:t>
            </w:r>
          </w:p>
        </w:tc>
        <w:tc>
          <w:tcPr>
            <w:tcW w:w="0" w:type="auto"/>
          </w:tcPr>
          <w:p w:rsidR="00265F5C" w:rsidRPr="00B62E29" w:rsidRDefault="00092214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8.57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265F5C" w:rsidRPr="00B62E29" w:rsidRDefault="00092214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16</w:t>
            </w:r>
          </w:p>
        </w:tc>
        <w:tc>
          <w:tcPr>
            <w:tcW w:w="0" w:type="auto"/>
          </w:tcPr>
          <w:p w:rsidR="00265F5C" w:rsidRPr="00B62E29" w:rsidRDefault="00092214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1</w:t>
            </w:r>
          </w:p>
        </w:tc>
        <w:tc>
          <w:tcPr>
            <w:tcW w:w="0" w:type="auto"/>
          </w:tcPr>
          <w:p w:rsidR="00265F5C" w:rsidRPr="00B62E29" w:rsidRDefault="00092214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8.47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 – psychopathology</w:t>
            </w:r>
          </w:p>
        </w:tc>
        <w:tc>
          <w:tcPr>
            <w:tcW w:w="0" w:type="auto"/>
          </w:tcPr>
          <w:p w:rsidR="00265F5C" w:rsidRPr="00B62E29" w:rsidRDefault="00092214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26</w:t>
            </w:r>
          </w:p>
        </w:tc>
        <w:tc>
          <w:tcPr>
            <w:tcW w:w="0" w:type="auto"/>
          </w:tcPr>
          <w:p w:rsidR="00265F5C" w:rsidRPr="00B62E29" w:rsidRDefault="00092214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2</w:t>
            </w:r>
          </w:p>
        </w:tc>
        <w:tc>
          <w:tcPr>
            <w:tcW w:w="0" w:type="auto"/>
          </w:tcPr>
          <w:p w:rsidR="00265F5C" w:rsidRPr="00B62E29" w:rsidRDefault="00092214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9.78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 w:val="restart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Validated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9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3539)</w:t>
            </w: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A</w:t>
            </w:r>
          </w:p>
        </w:tc>
        <w:tc>
          <w:tcPr>
            <w:tcW w:w="0" w:type="auto"/>
          </w:tcPr>
          <w:p w:rsidR="00265F5C" w:rsidRPr="00B62E29" w:rsidRDefault="00092214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05</w:t>
            </w:r>
          </w:p>
        </w:tc>
        <w:tc>
          <w:tcPr>
            <w:tcW w:w="0" w:type="auto"/>
          </w:tcPr>
          <w:p w:rsidR="00265F5C" w:rsidRPr="00B62E29" w:rsidRDefault="00092214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4</w:t>
            </w:r>
          </w:p>
        </w:tc>
        <w:tc>
          <w:tcPr>
            <w:tcW w:w="0" w:type="auto"/>
          </w:tcPr>
          <w:p w:rsidR="00265F5C" w:rsidRPr="00B62E29" w:rsidRDefault="00092214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1.21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265F5C" w:rsidRPr="00B62E29" w:rsidRDefault="00092214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04</w:t>
            </w:r>
          </w:p>
        </w:tc>
        <w:tc>
          <w:tcPr>
            <w:tcW w:w="0" w:type="auto"/>
          </w:tcPr>
          <w:p w:rsidR="00265F5C" w:rsidRPr="00B62E29" w:rsidRDefault="00092214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6</w:t>
            </w:r>
          </w:p>
        </w:tc>
        <w:tc>
          <w:tcPr>
            <w:tcW w:w="0" w:type="auto"/>
          </w:tcPr>
          <w:p w:rsidR="00265F5C" w:rsidRPr="00B62E29" w:rsidRDefault="00092214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72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 – psychopathology</w:t>
            </w:r>
          </w:p>
        </w:tc>
        <w:tc>
          <w:tcPr>
            <w:tcW w:w="0" w:type="auto"/>
          </w:tcPr>
          <w:p w:rsidR="00265F5C" w:rsidRPr="00B62E29" w:rsidRDefault="00092214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5</w:t>
            </w:r>
          </w:p>
        </w:tc>
        <w:tc>
          <w:tcPr>
            <w:tcW w:w="0" w:type="auto"/>
          </w:tcPr>
          <w:p w:rsidR="00265F5C" w:rsidRPr="00B62E29" w:rsidRDefault="00092214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9</w:t>
            </w:r>
          </w:p>
        </w:tc>
        <w:tc>
          <w:tcPr>
            <w:tcW w:w="0" w:type="auto"/>
          </w:tcPr>
          <w:p w:rsidR="00265F5C" w:rsidRPr="00B62E29" w:rsidRDefault="00092214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61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 w:val="restart"/>
          </w:tcPr>
          <w:p w:rsidR="00265F5C" w:rsidRPr="00B62E29" w:rsidRDefault="00265F5C" w:rsidP="005E70DC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lastRenderedPageBreak/>
              <w:t>Dichotomized scores</w:t>
            </w:r>
            <w:r w:rsidR="005E70DC"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 (</w:t>
            </w:r>
            <w:r w:rsidR="005E70DC"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>χ</w:t>
            </w:r>
            <w:r w:rsidR="005E70DC"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  <w:vertAlign w:val="superscript"/>
              </w:rPr>
              <w:t>2</w:t>
            </w:r>
            <w:r w:rsidR="005E70DC"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 xml:space="preserve">[3] = 4.96, </w:t>
            </w:r>
            <w:r w:rsidR="005E70DC" w:rsidRPr="00B62E29">
              <w:rPr>
                <w:rFonts w:ascii="Times New Roman" w:hAnsi="Times New Roman" w:cs="Times New Roman"/>
                <w:b w:val="0"/>
                <w:i/>
                <w:color w:val="auto"/>
                <w:sz w:val="18"/>
              </w:rPr>
              <w:t xml:space="preserve">p </w:t>
            </w:r>
            <w:r w:rsidR="005E70DC" w:rsidRPr="00B62E29">
              <w:rPr>
                <w:rFonts w:ascii="Times New Roman" w:hAnsi="Times New Roman" w:cs="Times New Roman"/>
                <w:b w:val="0"/>
                <w:color w:val="auto"/>
                <w:sz w:val="18"/>
              </w:rPr>
              <w:t>= 0.175)</w:t>
            </w:r>
          </w:p>
        </w:tc>
        <w:tc>
          <w:tcPr>
            <w:tcW w:w="0" w:type="auto"/>
            <w:vMerge w:val="restart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Non-validated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30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267081)</w:t>
            </w: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A</w:t>
            </w:r>
          </w:p>
        </w:tc>
        <w:tc>
          <w:tcPr>
            <w:tcW w:w="0" w:type="auto"/>
          </w:tcPr>
          <w:p w:rsidR="00265F5C" w:rsidRPr="00B62E29" w:rsidRDefault="005E70D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09</w:t>
            </w:r>
          </w:p>
        </w:tc>
        <w:tc>
          <w:tcPr>
            <w:tcW w:w="0" w:type="auto"/>
          </w:tcPr>
          <w:p w:rsidR="00265F5C" w:rsidRPr="00B62E29" w:rsidRDefault="005E70D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2</w:t>
            </w:r>
          </w:p>
        </w:tc>
        <w:tc>
          <w:tcPr>
            <w:tcW w:w="0" w:type="auto"/>
          </w:tcPr>
          <w:p w:rsidR="00265F5C" w:rsidRPr="00B62E29" w:rsidRDefault="005E70D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3.89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265F5C" w:rsidRPr="00B62E29" w:rsidRDefault="005E70D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10</w:t>
            </w:r>
          </w:p>
        </w:tc>
        <w:tc>
          <w:tcPr>
            <w:tcW w:w="0" w:type="auto"/>
          </w:tcPr>
          <w:p w:rsidR="005E70DC" w:rsidRPr="00B62E29" w:rsidRDefault="005E70D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3</w:t>
            </w:r>
          </w:p>
        </w:tc>
        <w:tc>
          <w:tcPr>
            <w:tcW w:w="0" w:type="auto"/>
          </w:tcPr>
          <w:p w:rsidR="00265F5C" w:rsidRPr="00B62E29" w:rsidRDefault="005E70D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3.05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 – psychopathology</w:t>
            </w:r>
          </w:p>
        </w:tc>
        <w:tc>
          <w:tcPr>
            <w:tcW w:w="0" w:type="auto"/>
          </w:tcPr>
          <w:p w:rsidR="00265F5C" w:rsidRPr="00B62E29" w:rsidRDefault="005E70D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27</w:t>
            </w:r>
          </w:p>
        </w:tc>
        <w:tc>
          <w:tcPr>
            <w:tcW w:w="0" w:type="auto"/>
          </w:tcPr>
          <w:p w:rsidR="00265F5C" w:rsidRPr="00B62E29" w:rsidRDefault="005E70D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5</w:t>
            </w:r>
          </w:p>
        </w:tc>
        <w:tc>
          <w:tcPr>
            <w:tcW w:w="0" w:type="auto"/>
          </w:tcPr>
          <w:p w:rsidR="00265F5C" w:rsidRPr="00B62E29" w:rsidRDefault="005E70D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4.94</w:t>
            </w:r>
            <w:r w:rsidRPr="00B62E29">
              <w:rPr>
                <w:rFonts w:ascii="Times New Roman" w:hAnsi="Times New Roman" w:cs="Times New Roman"/>
                <w:color w:val="auto"/>
                <w:sz w:val="18"/>
                <w:vertAlign w:val="superscript"/>
              </w:rPr>
              <w:t>***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 w:val="restart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Validated (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k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84; </w:t>
            </w:r>
            <w:r w:rsidRPr="00B62E29">
              <w:rPr>
                <w:rFonts w:ascii="Times New Roman" w:hAnsi="Times New Roman" w:cs="Times New Roman"/>
                <w:i/>
                <w:iCs/>
                <w:color w:val="auto"/>
                <w:sz w:val="18"/>
              </w:rPr>
              <w:t>n</w:t>
            </w: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 xml:space="preserve"> = 38767)</w:t>
            </w: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A</w:t>
            </w:r>
          </w:p>
        </w:tc>
        <w:tc>
          <w:tcPr>
            <w:tcW w:w="0" w:type="auto"/>
          </w:tcPr>
          <w:p w:rsidR="00265F5C" w:rsidRPr="00B62E29" w:rsidRDefault="00A916B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0.03</w:t>
            </w:r>
          </w:p>
        </w:tc>
        <w:tc>
          <w:tcPr>
            <w:tcW w:w="0" w:type="auto"/>
          </w:tcPr>
          <w:p w:rsidR="00265F5C" w:rsidRPr="00B62E29" w:rsidRDefault="00A916B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2</w:t>
            </w:r>
          </w:p>
        </w:tc>
        <w:tc>
          <w:tcPr>
            <w:tcW w:w="0" w:type="auto"/>
          </w:tcPr>
          <w:p w:rsidR="00265F5C" w:rsidRPr="00B62E29" w:rsidRDefault="00A916B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-1.22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ACE – psychopathology</w:t>
            </w:r>
          </w:p>
        </w:tc>
        <w:tc>
          <w:tcPr>
            <w:tcW w:w="0" w:type="auto"/>
          </w:tcPr>
          <w:p w:rsidR="00265F5C" w:rsidRPr="00B62E29" w:rsidRDefault="00A916B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6</w:t>
            </w:r>
          </w:p>
        </w:tc>
        <w:tc>
          <w:tcPr>
            <w:tcW w:w="0" w:type="auto"/>
          </w:tcPr>
          <w:p w:rsidR="00265F5C" w:rsidRPr="00B62E29" w:rsidRDefault="00A916B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4</w:t>
            </w:r>
          </w:p>
        </w:tc>
        <w:tc>
          <w:tcPr>
            <w:tcW w:w="0" w:type="auto"/>
          </w:tcPr>
          <w:p w:rsidR="00265F5C" w:rsidRPr="00B62E29" w:rsidRDefault="00A916B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1.68</w:t>
            </w:r>
          </w:p>
        </w:tc>
      </w:tr>
      <w:tr w:rsidR="00092214" w:rsidRPr="00B62E29" w:rsidTr="0074450F">
        <w:tc>
          <w:tcPr>
            <w:cnfStyle w:val="001000000000"/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8"/>
              </w:rPr>
            </w:pPr>
          </w:p>
        </w:tc>
        <w:tc>
          <w:tcPr>
            <w:tcW w:w="0" w:type="auto"/>
            <w:vMerge/>
          </w:tcPr>
          <w:p w:rsidR="00265F5C" w:rsidRPr="00B62E29" w:rsidRDefault="00265F5C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</w:p>
        </w:tc>
        <w:tc>
          <w:tcPr>
            <w:tcW w:w="0" w:type="auto"/>
          </w:tcPr>
          <w:p w:rsidR="00265F5C" w:rsidRPr="00B62E29" w:rsidRDefault="00265F5C" w:rsidP="00265F5C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PA – psychopathology</w:t>
            </w:r>
          </w:p>
        </w:tc>
        <w:tc>
          <w:tcPr>
            <w:tcW w:w="0" w:type="auto"/>
          </w:tcPr>
          <w:p w:rsidR="00265F5C" w:rsidRPr="00B62E29" w:rsidRDefault="00A916B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1</w:t>
            </w:r>
          </w:p>
        </w:tc>
        <w:tc>
          <w:tcPr>
            <w:tcW w:w="0" w:type="auto"/>
          </w:tcPr>
          <w:p w:rsidR="00265F5C" w:rsidRPr="00B62E29" w:rsidRDefault="00A916B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06</w:t>
            </w:r>
          </w:p>
        </w:tc>
        <w:tc>
          <w:tcPr>
            <w:tcW w:w="0" w:type="auto"/>
          </w:tcPr>
          <w:p w:rsidR="00265F5C" w:rsidRPr="00B62E29" w:rsidRDefault="00A916B0" w:rsidP="003C6750">
            <w:pPr>
              <w:spacing w:line="480" w:lineRule="auto"/>
              <w:cnfStyle w:val="000000000000"/>
              <w:rPr>
                <w:rFonts w:ascii="Times New Roman" w:hAnsi="Times New Roman" w:cs="Times New Roman"/>
                <w:color w:val="auto"/>
                <w:sz w:val="18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8"/>
              </w:rPr>
              <w:t>0.27</w:t>
            </w:r>
          </w:p>
        </w:tc>
      </w:tr>
    </w:tbl>
    <w:p w:rsidR="003E0CA0" w:rsidRPr="003E0CA0" w:rsidRDefault="00D87D46" w:rsidP="00D87D46">
      <w:pPr>
        <w:rPr>
          <w:rFonts w:ascii="Times New Roman" w:hAnsi="Times New Roman" w:cs="Times New Roman"/>
        </w:rPr>
      </w:pPr>
      <w:r w:rsidRPr="00B62E29">
        <w:rPr>
          <w:rFonts w:ascii="Times New Roman" w:hAnsi="Times New Roman" w:cs="Times New Roman"/>
          <w:i/>
        </w:rPr>
        <w:t xml:space="preserve">Note. </w:t>
      </w:r>
      <w:r w:rsidR="00F963B8" w:rsidRPr="003E0CA0">
        <w:rPr>
          <w:rFonts w:ascii="Times New Roman" w:hAnsi="Times New Roman" w:cs="Times New Roman"/>
        </w:rPr>
        <w:t>In all moderator analyses, the structural model is</w:t>
      </w:r>
      <w:r w:rsidR="00F963B8">
        <w:rPr>
          <w:rFonts w:ascii="Times New Roman" w:hAnsi="Times New Roman" w:cs="Times New Roman"/>
        </w:rPr>
        <w:t xml:space="preserve"> first </w:t>
      </w:r>
      <w:r w:rsidR="00F963B8" w:rsidRPr="003E0CA0">
        <w:rPr>
          <w:rFonts w:ascii="Times New Roman" w:hAnsi="Times New Roman" w:cs="Times New Roman"/>
        </w:rPr>
        <w:t xml:space="preserve"> tested in </w:t>
      </w:r>
      <w:r w:rsidR="00F963B8">
        <w:rPr>
          <w:rFonts w:ascii="Times New Roman" w:hAnsi="Times New Roman" w:cs="Times New Roman"/>
        </w:rPr>
        <w:t>a</w:t>
      </w:r>
      <w:r w:rsidR="00F963B8" w:rsidRPr="003E0CA0">
        <w:rPr>
          <w:rFonts w:ascii="Times New Roman" w:hAnsi="Times New Roman" w:cs="Times New Roman"/>
        </w:rPr>
        <w:t xml:space="preserve"> subgroup of studies</w:t>
      </w:r>
      <w:r w:rsidR="00F963B8">
        <w:rPr>
          <w:rFonts w:ascii="Times New Roman" w:hAnsi="Times New Roman" w:cs="Times New Roman"/>
        </w:rPr>
        <w:t xml:space="preserve"> that is</w:t>
      </w:r>
      <w:r w:rsidR="00F963B8" w:rsidRPr="003E0CA0">
        <w:rPr>
          <w:rFonts w:ascii="Times New Roman" w:hAnsi="Times New Roman" w:cs="Times New Roman"/>
        </w:rPr>
        <w:t xml:space="preserve"> taken as reference category</w:t>
      </w:r>
      <w:r w:rsidR="00F963B8">
        <w:rPr>
          <w:rFonts w:ascii="Times New Roman" w:hAnsi="Times New Roman" w:cs="Times New Roman"/>
        </w:rPr>
        <w:t xml:space="preserve">. Therefore, in this table, coefficients in the first subgroup of studies indicate the strength and direction of each path in that subgroup. In contrast, </w:t>
      </w:r>
      <w:r w:rsidR="00F963B8" w:rsidRPr="003E0CA0">
        <w:rPr>
          <w:rFonts w:ascii="Times New Roman" w:hAnsi="Times New Roman" w:cs="Times New Roman"/>
        </w:rPr>
        <w:t xml:space="preserve">coefficients in the second subgroup of studies </w:t>
      </w:r>
      <w:r w:rsidR="00F963B8">
        <w:rPr>
          <w:rFonts w:ascii="Times New Roman" w:hAnsi="Times New Roman" w:cs="Times New Roman"/>
        </w:rPr>
        <w:t xml:space="preserve">(i.e., comparison category) </w:t>
      </w:r>
      <w:r w:rsidR="00F963B8" w:rsidRPr="003E0CA0">
        <w:rPr>
          <w:rFonts w:ascii="Times New Roman" w:hAnsi="Times New Roman" w:cs="Times New Roman"/>
        </w:rPr>
        <w:t>indicate</w:t>
      </w:r>
      <w:r w:rsidR="00F963B8">
        <w:rPr>
          <w:rFonts w:ascii="Times New Roman" w:hAnsi="Times New Roman" w:cs="Times New Roman"/>
        </w:rPr>
        <w:t xml:space="preserve"> the direction and strength of</w:t>
      </w:r>
      <w:r w:rsidR="00F963B8" w:rsidRPr="003E0CA0">
        <w:rPr>
          <w:rFonts w:ascii="Times New Roman" w:hAnsi="Times New Roman" w:cs="Times New Roman"/>
        </w:rPr>
        <w:t xml:space="preserve"> </w:t>
      </w:r>
      <w:r w:rsidR="00F963B8" w:rsidRPr="003E0CA0">
        <w:rPr>
          <w:rFonts w:ascii="Times New Roman" w:hAnsi="Times New Roman" w:cs="Times New Roman"/>
          <w:i/>
        </w:rPr>
        <w:t>change</w:t>
      </w:r>
      <w:r w:rsidR="00F963B8" w:rsidRPr="003E0CA0">
        <w:rPr>
          <w:rFonts w:ascii="Times New Roman" w:hAnsi="Times New Roman" w:cs="Times New Roman"/>
        </w:rPr>
        <w:t xml:space="preserve"> in each pathway relative to the reference category.</w:t>
      </w:r>
    </w:p>
    <w:p w:rsidR="00D87D46" w:rsidRPr="00B62E29" w:rsidRDefault="00D87D46" w:rsidP="00D87D46">
      <w:pPr>
        <w:rPr>
          <w:rFonts w:ascii="Times New Roman" w:hAnsi="Times New Roman" w:cs="Times New Roman"/>
        </w:rPr>
      </w:pPr>
      <w:r w:rsidRPr="00B62E29">
        <w:rPr>
          <w:rFonts w:ascii="Times New Roman" w:hAnsi="Times New Roman" w:cs="Times New Roman"/>
        </w:rPr>
        <w:t xml:space="preserve">Abbreviations: ACE, adverse childhood events; PA, </w:t>
      </w:r>
      <w:r w:rsidRPr="00B62E29">
        <w:rPr>
          <w:rFonts w:ascii="Times New Roman" w:hAnsi="Times New Roman" w:cs="Times New Roman"/>
          <w:sz w:val="24"/>
          <w:szCs w:val="24"/>
        </w:rPr>
        <w:t xml:space="preserve">positive affect. </w:t>
      </w:r>
      <w:r w:rsidRPr="00B62E29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B62E29">
        <w:rPr>
          <w:rFonts w:ascii="Times New Roman" w:hAnsi="Times New Roman" w:cs="Times New Roman"/>
          <w:sz w:val="24"/>
          <w:szCs w:val="24"/>
        </w:rPr>
        <w:t xml:space="preserve"> </w:t>
      </w:r>
      <w:r w:rsidRPr="00B62E29">
        <w:rPr>
          <w:rFonts w:ascii="Times New Roman" w:hAnsi="Times New Roman" w:cs="Times New Roman"/>
          <w:i/>
          <w:sz w:val="24"/>
          <w:szCs w:val="24"/>
        </w:rPr>
        <w:t>p</w:t>
      </w:r>
      <w:r w:rsidRPr="00B62E29">
        <w:rPr>
          <w:rFonts w:ascii="Times New Roman" w:hAnsi="Times New Roman" w:cs="Times New Roman"/>
          <w:sz w:val="24"/>
          <w:szCs w:val="24"/>
        </w:rPr>
        <w:t xml:space="preserve"> &lt; 0.05; </w:t>
      </w:r>
      <w:r w:rsidRPr="00B62E29">
        <w:rPr>
          <w:rFonts w:ascii="Times New Roman" w:hAnsi="Times New Roman" w:cs="Times New Roman"/>
          <w:sz w:val="24"/>
          <w:szCs w:val="24"/>
          <w:vertAlign w:val="superscript"/>
        </w:rPr>
        <w:t>**</w:t>
      </w:r>
      <w:r w:rsidRPr="00B62E29">
        <w:rPr>
          <w:rFonts w:ascii="Times New Roman" w:hAnsi="Times New Roman" w:cs="Times New Roman"/>
          <w:sz w:val="24"/>
          <w:szCs w:val="24"/>
        </w:rPr>
        <w:t xml:space="preserve"> </w:t>
      </w:r>
      <w:r w:rsidRPr="00B62E29">
        <w:rPr>
          <w:rFonts w:ascii="Times New Roman" w:hAnsi="Times New Roman" w:cs="Times New Roman"/>
          <w:i/>
          <w:sz w:val="24"/>
          <w:szCs w:val="24"/>
        </w:rPr>
        <w:t>p</w:t>
      </w:r>
      <w:r w:rsidRPr="00B62E29">
        <w:rPr>
          <w:rFonts w:ascii="Times New Roman" w:hAnsi="Times New Roman" w:cs="Times New Roman"/>
          <w:sz w:val="24"/>
          <w:szCs w:val="24"/>
        </w:rPr>
        <w:t xml:space="preserve"> &lt; 0.01; </w:t>
      </w:r>
      <w:r w:rsidRPr="00B62E29">
        <w:rPr>
          <w:rFonts w:ascii="Times New Roman" w:hAnsi="Times New Roman" w:cs="Times New Roman"/>
          <w:sz w:val="24"/>
          <w:szCs w:val="24"/>
          <w:vertAlign w:val="superscript"/>
        </w:rPr>
        <w:t>***</w:t>
      </w:r>
      <w:r w:rsidRPr="00B62E29">
        <w:rPr>
          <w:rFonts w:ascii="Times New Roman" w:hAnsi="Times New Roman" w:cs="Times New Roman"/>
          <w:sz w:val="24"/>
          <w:szCs w:val="24"/>
        </w:rPr>
        <w:t xml:space="preserve"> </w:t>
      </w:r>
      <w:r w:rsidRPr="00B62E29">
        <w:rPr>
          <w:rFonts w:ascii="Times New Roman" w:hAnsi="Times New Roman" w:cs="Times New Roman"/>
          <w:i/>
          <w:sz w:val="24"/>
          <w:szCs w:val="24"/>
        </w:rPr>
        <w:t>p</w:t>
      </w:r>
      <w:r w:rsidRPr="00B62E29">
        <w:rPr>
          <w:rFonts w:ascii="Times New Roman" w:hAnsi="Times New Roman" w:cs="Times New Roman"/>
          <w:sz w:val="24"/>
          <w:szCs w:val="24"/>
        </w:rPr>
        <w:t xml:space="preserve"> &lt; 0.001</w:t>
      </w:r>
      <w:r w:rsidRPr="00B62E29">
        <w:rPr>
          <w:rFonts w:ascii="Times New Roman" w:hAnsi="Times New Roman" w:cs="Times New Roman"/>
          <w:sz w:val="18"/>
        </w:rPr>
        <w:t xml:space="preserve"> </w:t>
      </w:r>
    </w:p>
    <w:p w:rsidR="00DF7282" w:rsidRPr="00B62E29" w:rsidRDefault="00DF7282" w:rsidP="00DF7282">
      <w:pPr>
        <w:spacing w:line="480" w:lineRule="auto"/>
        <w:rPr>
          <w:rFonts w:ascii="Times New Roman" w:hAnsi="Times New Roman" w:cs="Times New Roman"/>
        </w:rPr>
      </w:pPr>
    </w:p>
    <w:p w:rsidR="003C6750" w:rsidRPr="00B62E29" w:rsidRDefault="003C6750">
      <w:pPr>
        <w:rPr>
          <w:rFonts w:ascii="Times New Roman" w:hAnsi="Times New Roman" w:cs="Times New Roman"/>
        </w:rPr>
      </w:pPr>
      <w:r w:rsidRPr="00B62E29">
        <w:rPr>
          <w:rFonts w:ascii="Times New Roman" w:hAnsi="Times New Roman" w:cs="Times New Roman"/>
        </w:rPr>
        <w:br w:type="page"/>
      </w:r>
    </w:p>
    <w:p w:rsidR="003C6750" w:rsidRPr="00B62E29" w:rsidRDefault="003C6750" w:rsidP="003C6750">
      <w:pPr>
        <w:spacing w:line="480" w:lineRule="auto"/>
        <w:rPr>
          <w:rFonts w:ascii="Times New Roman" w:hAnsi="Times New Roman" w:cs="Times New Roman"/>
          <w:b/>
          <w:bCs/>
        </w:rPr>
      </w:pPr>
      <w:r w:rsidRPr="00B62E29">
        <w:rPr>
          <w:rFonts w:ascii="Times New Roman" w:hAnsi="Times New Roman" w:cs="Times New Roman"/>
          <w:b/>
          <w:bCs/>
        </w:rPr>
        <w:lastRenderedPageBreak/>
        <w:t>Sup</w:t>
      </w:r>
      <w:r w:rsidR="008F364D">
        <w:rPr>
          <w:rFonts w:ascii="Times New Roman" w:hAnsi="Times New Roman" w:cs="Times New Roman"/>
          <w:b/>
          <w:bCs/>
        </w:rPr>
        <w:t>plementary Table 6</w:t>
      </w:r>
    </w:p>
    <w:p w:rsidR="003C6750" w:rsidRPr="00B62E29" w:rsidRDefault="003C6750" w:rsidP="003C6750">
      <w:pPr>
        <w:spacing w:line="480" w:lineRule="auto"/>
        <w:rPr>
          <w:rFonts w:ascii="Times New Roman" w:hAnsi="Times New Roman" w:cs="Times New Roman"/>
        </w:rPr>
      </w:pPr>
      <w:r w:rsidRPr="00B62E29">
        <w:rPr>
          <w:rFonts w:ascii="Times New Roman" w:hAnsi="Times New Roman" w:cs="Times New Roman"/>
        </w:rPr>
        <w:t>Ratings on quality criteria</w:t>
      </w:r>
    </w:p>
    <w:tbl>
      <w:tblPr>
        <w:tblStyle w:val="LightShading2"/>
        <w:tblW w:w="0" w:type="auto"/>
        <w:tblLook w:val="06A0"/>
      </w:tblPr>
      <w:tblGrid>
        <w:gridCol w:w="1194"/>
        <w:gridCol w:w="1106"/>
        <w:gridCol w:w="923"/>
        <w:gridCol w:w="707"/>
        <w:gridCol w:w="882"/>
        <w:gridCol w:w="773"/>
        <w:gridCol w:w="773"/>
        <w:gridCol w:w="915"/>
        <w:gridCol w:w="1239"/>
        <w:gridCol w:w="1064"/>
      </w:tblGrid>
      <w:tr w:rsidR="003C6750" w:rsidRPr="00B62E29" w:rsidTr="003C6750">
        <w:trPr>
          <w:cnfStyle w:val="100000000000"/>
        </w:trPr>
        <w:tc>
          <w:tcPr>
            <w:cnfStyle w:val="001000000000"/>
            <w:tcW w:w="1186" w:type="dxa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Study</w:t>
            </w:r>
          </w:p>
        </w:tc>
        <w:tc>
          <w:tcPr>
            <w:tcW w:w="1100" w:type="dxa"/>
          </w:tcPr>
          <w:p w:rsidR="003C6750" w:rsidRPr="00B62E29" w:rsidRDefault="003C6750" w:rsidP="00CF1FF2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Representative sample</w:t>
            </w:r>
          </w:p>
        </w:tc>
        <w:tc>
          <w:tcPr>
            <w:tcW w:w="918" w:type="dxa"/>
          </w:tcPr>
          <w:p w:rsidR="003C6750" w:rsidRPr="00B62E29" w:rsidRDefault="003C6750" w:rsidP="00CF1FF2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Participants with and without </w:t>
            </w:r>
            <w:r w:rsidR="0001288F"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ACEs</w:t>
            </w:r>
          </w:p>
        </w:tc>
        <w:tc>
          <w:tcPr>
            <w:tcW w:w="811" w:type="dxa"/>
          </w:tcPr>
          <w:p w:rsidR="003C6750" w:rsidRPr="00B62E29" w:rsidRDefault="003C6750" w:rsidP="00CF1FF2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  <w:vertAlign w:val="superscript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Attempt to confirm the absence of </w:t>
            </w:r>
            <w:proofErr w:type="spellStart"/>
            <w:r w:rsidR="0001288F"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ACEs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861" w:type="dxa"/>
          </w:tcPr>
          <w:p w:rsidR="003C6750" w:rsidRPr="00B62E29" w:rsidRDefault="003C6750" w:rsidP="00CF1FF2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Multiple informants</w:t>
            </w:r>
            <w:r w:rsidR="0001288F"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in ACEs assessment</w:t>
            </w:r>
          </w:p>
        </w:tc>
        <w:tc>
          <w:tcPr>
            <w:tcW w:w="770" w:type="dxa"/>
          </w:tcPr>
          <w:p w:rsidR="003C6750" w:rsidRPr="00B62E29" w:rsidRDefault="003C6750" w:rsidP="00CF1FF2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Valid measures used to assess </w:t>
            </w:r>
            <w:proofErr w:type="spellStart"/>
            <w:r w:rsidR="0001288F"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ACEs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  <w:vertAlign w:val="superscript"/>
              </w:rPr>
              <w:t>b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  <w:vertAlign w:val="superscript"/>
              </w:rPr>
              <w:t>, c</w:t>
            </w:r>
          </w:p>
        </w:tc>
        <w:tc>
          <w:tcPr>
            <w:tcW w:w="770" w:type="dxa"/>
          </w:tcPr>
          <w:p w:rsidR="003C6750" w:rsidRPr="00B62E29" w:rsidRDefault="003C6750" w:rsidP="00CF1FF2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  <w:vertAlign w:val="superscript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Valid measures used to assess </w:t>
            </w: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P</w:t>
            </w:r>
            <w:r w:rsidR="0001288F"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A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  <w:vertAlign w:val="superscript"/>
              </w:rPr>
              <w:t>d</w:t>
            </w:r>
            <w:proofErr w:type="spellEnd"/>
          </w:p>
        </w:tc>
        <w:tc>
          <w:tcPr>
            <w:tcW w:w="910" w:type="dxa"/>
          </w:tcPr>
          <w:p w:rsidR="003C6750" w:rsidRPr="00B62E29" w:rsidRDefault="003C6750" w:rsidP="00CF1FF2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  <w:vertAlign w:val="superscript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Non-clinical participants included in the </w:t>
            </w: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sample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  <w:vertAlign w:val="superscript"/>
              </w:rPr>
              <w:t>e</w:t>
            </w:r>
            <w:proofErr w:type="spellEnd"/>
          </w:p>
        </w:tc>
        <w:tc>
          <w:tcPr>
            <w:tcW w:w="1232" w:type="dxa"/>
          </w:tcPr>
          <w:p w:rsidR="003C6750" w:rsidRPr="00B62E29" w:rsidRDefault="003C6750" w:rsidP="00CF1FF2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  <w:vertAlign w:val="superscript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Attempt confirm the absence of psychopathology in the </w:t>
            </w:r>
            <w:r w:rsidR="0001288F"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putatively 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non-clinical </w:t>
            </w: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group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  <w:vertAlign w:val="superscript"/>
              </w:rPr>
              <w:t>f</w:t>
            </w:r>
            <w:proofErr w:type="spellEnd"/>
          </w:p>
        </w:tc>
        <w:tc>
          <w:tcPr>
            <w:tcW w:w="1018" w:type="dxa"/>
          </w:tcPr>
          <w:p w:rsidR="003C6750" w:rsidRPr="00B62E29" w:rsidRDefault="003C6750" w:rsidP="00CF1FF2">
            <w:pPr>
              <w:spacing w:line="480" w:lineRule="auto"/>
              <w:cnfStyle w:val="100000000000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  <w:vertAlign w:val="superscript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Dichotom</w:t>
            </w:r>
            <w:r w:rsidR="0001288F"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ized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</w:t>
            </w: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scores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  <w:vertAlign w:val="superscript"/>
              </w:rPr>
              <w:t>g</w:t>
            </w:r>
            <w:proofErr w:type="spellEnd"/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Alessandri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&amp; Lewis, 1996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Alkhalaf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, 2015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Arslan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&amp; </w:t>
            </w: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Yıldırım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, 202</w:t>
            </w:r>
            <w:r w:rsidR="00704558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2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Arslan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, 2017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Baugher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4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Bendezú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2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Bonano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02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Bradley et al, 2013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Brick et al, 2021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Brodski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&amp; </w:t>
            </w: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Hutz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, 2012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Brunto</w:t>
            </w:r>
            <w:r w:rsidR="004E6F6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n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&amp; Dryer, 2024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Burton et al, 2018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Carlton et al, 2021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Cavazzoni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</w:t>
            </w:r>
            <w:r w:rsidR="00DB2A65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2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Cipriano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1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Cohen et al, 202</w:t>
            </w:r>
            <w:r w:rsidR="00027B4A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2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Corcoran &amp; McNulty, 2018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Crandall et al, 2019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de </w:t>
            </w: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Abreu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</w:t>
            </w:r>
            <w:r w:rsidR="004E6F6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, 2023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DePierro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8 (study 1)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DePierro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8 (study 2)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Dokuz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2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Drukker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0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Erato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</w:t>
            </w:r>
            <w:r w:rsidR="00482C40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4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Etter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3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Fillingim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&amp; Edwards, 2005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Fitzgerald &amp; </w:t>
            </w: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Berthiaume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, 2021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Fitzgerald &amp; </w:t>
            </w: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Esplin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, 2022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Frewen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2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Galea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07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George et al, 2014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Gratz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, 2006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Greene et al, 2021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Grusnick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0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Guhn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8 (study 1)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Guhn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8 (study 2)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Han et al, 2023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Hasmi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7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Hauber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1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Hautle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3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Heshmati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1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Holzman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7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Iffland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4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Infurna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5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Infurna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3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Ion et al, 2023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Jackson et al, 1990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Jeon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&amp; </w:t>
            </w: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Bae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, 2022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Jerud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4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Julian et al, 2019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Jung, 201</w:t>
            </w:r>
            <w:r w:rsidR="004E6F6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8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Kelifa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1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Kim et al, 2023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Koening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00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Kong et al, 2023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Krijnen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3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Kumar et al, 2023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Kuzminskaite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</w:t>
            </w:r>
            <w:r w:rsidR="00EB4416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4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Kwok et al, 202</w:t>
            </w:r>
            <w:r w:rsidR="004E6F6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4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Labella et al, 2023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La</w:t>
            </w:r>
            <w:r w:rsidR="00687F6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N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oue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3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Lazic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1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Lehto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0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Li &amp; Xiang, 2020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Liu A et al, 2020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Liu J et al, 2022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Liu P et al, 2021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Luterek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05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McQuarrie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3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Mezquita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4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Michels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2a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Michels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2b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Morelen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6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Nayman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2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Nayman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3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Nguyen-</w:t>
            </w: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Feng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9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Nishimi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1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Nishimi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2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Oltean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2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Oshio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3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Paetzold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1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Pole et al, 2007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Ponnamperuma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, 2022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Pries at </w:t>
            </w: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al</w:t>
            </w:r>
            <w:proofErr w:type="spellEnd"/>
            <w:r w:rsidR="008F5302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,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2020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Raney et al, 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2023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Riley et al, 2020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Robinson et al, 2009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Roche-Miranda et al, 2023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Rose et al, 2023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Rzeszutek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</w:t>
            </w:r>
            <w:r w:rsidR="00C23CC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4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Schacht et al, 2010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Schutze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0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Schwartz &amp; </w:t>
            </w: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Drotar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, 2006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Somers et al, 2017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Stein et al, 2022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Talevi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8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Teicher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5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Thoma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0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Turiano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7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Upenieks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&amp; Liu, 202</w:t>
            </w:r>
            <w:r w:rsidR="0031052E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2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Vartanian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14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Vilete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</w:t>
            </w: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2014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lastRenderedPageBreak/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lastRenderedPageBreak/>
              <w:t>Volgenau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 (study 1), 202</w:t>
            </w:r>
            <w:r w:rsidR="00C23CC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3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Volgenau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 (study 2), 202</w:t>
            </w:r>
            <w:r w:rsidR="00C23CC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3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Wang et al, 2021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proofErr w:type="spellStart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Weilenmann</w:t>
            </w:r>
            <w:proofErr w:type="spellEnd"/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 xml:space="preserve"> et al, 202</w:t>
            </w:r>
            <w:r w:rsidR="00F0627E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2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Wendt et al, 2019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Wooten et al, 2022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Wu et al, 2018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Xiang et al, 2021a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Xiang et al, 2021b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Yen et al, 201</w:t>
            </w:r>
            <w:r w:rsidR="006442BE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3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Yu et al, 2020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Zhang &amp; Li, 202</w:t>
            </w:r>
            <w:r w:rsidR="005D1913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2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  <w:tr w:rsidR="003C6750" w:rsidRPr="00B62E29" w:rsidTr="003C6750">
        <w:tc>
          <w:tcPr>
            <w:cnfStyle w:val="001000000000"/>
            <w:tcW w:w="1186" w:type="dxa"/>
            <w:vAlign w:val="bottom"/>
          </w:tcPr>
          <w:p w:rsidR="003C6750" w:rsidRPr="00B62E29" w:rsidRDefault="003C6750" w:rsidP="00CF1FF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b w:val="0"/>
                <w:color w:val="auto"/>
                <w:sz w:val="16"/>
                <w:szCs w:val="16"/>
              </w:rPr>
              <w:t>Zhou et al, 2024</w:t>
            </w:r>
          </w:p>
        </w:tc>
        <w:tc>
          <w:tcPr>
            <w:tcW w:w="110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9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1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861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77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910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  <w:tc>
          <w:tcPr>
            <w:tcW w:w="1232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0</w:t>
            </w:r>
          </w:p>
        </w:tc>
        <w:tc>
          <w:tcPr>
            <w:tcW w:w="1018" w:type="dxa"/>
            <w:vAlign w:val="bottom"/>
          </w:tcPr>
          <w:p w:rsidR="003C6750" w:rsidRPr="00B62E29" w:rsidRDefault="003C6750" w:rsidP="00CF1FF2">
            <w:pPr>
              <w:spacing w:line="480" w:lineRule="auto"/>
              <w:jc w:val="right"/>
              <w:cnfStyle w:val="000000000000"/>
              <w:rPr>
                <w:rFonts w:ascii="Times New Roman" w:hAnsi="Times New Roman" w:cs="Times New Roman"/>
                <w:color w:val="auto"/>
                <w:sz w:val="16"/>
                <w:szCs w:val="16"/>
              </w:rPr>
            </w:pPr>
            <w:r w:rsidRPr="00B62E29">
              <w:rPr>
                <w:rFonts w:ascii="Times New Roman" w:hAnsi="Times New Roman" w:cs="Times New Roman"/>
                <w:color w:val="auto"/>
                <w:sz w:val="16"/>
                <w:szCs w:val="16"/>
              </w:rPr>
              <w:t>1</w:t>
            </w:r>
          </w:p>
        </w:tc>
      </w:tr>
    </w:tbl>
    <w:p w:rsidR="003C6750" w:rsidRPr="00B62E29" w:rsidRDefault="00713C1D" w:rsidP="003C6750">
      <w:pPr>
        <w:spacing w:line="480" w:lineRule="auto"/>
        <w:rPr>
          <w:rFonts w:ascii="Times New Roman" w:hAnsi="Times New Roman" w:cs="Times New Roman"/>
        </w:rPr>
      </w:pPr>
      <w:r w:rsidRPr="00B62E29">
        <w:rPr>
          <w:rFonts w:ascii="Times New Roman" w:hAnsi="Times New Roman" w:cs="Times New Roman"/>
          <w:i/>
        </w:rPr>
        <w:t>Notes.</w:t>
      </w:r>
      <w:r w:rsidRPr="00B62E29">
        <w:rPr>
          <w:rFonts w:ascii="Times New Roman" w:hAnsi="Times New Roman" w:cs="Times New Roman"/>
        </w:rPr>
        <w:t xml:space="preserve"> </w:t>
      </w:r>
      <w:r w:rsidR="003C6750" w:rsidRPr="00B62E29">
        <w:rPr>
          <w:rFonts w:ascii="Times New Roman" w:hAnsi="Times New Roman" w:cs="Times New Roman"/>
          <w:vertAlign w:val="superscript"/>
        </w:rPr>
        <w:t>a</w:t>
      </w:r>
      <w:r w:rsidR="003C6750" w:rsidRPr="00B62E29">
        <w:rPr>
          <w:rFonts w:ascii="Times New Roman" w:hAnsi="Times New Roman" w:cs="Times New Roman"/>
        </w:rPr>
        <w:t xml:space="preserve"> </w:t>
      </w:r>
      <w:r w:rsidR="00B53448" w:rsidRPr="00B62E29">
        <w:rPr>
          <w:rFonts w:ascii="Times New Roman" w:hAnsi="Times New Roman" w:cs="Times New Roman"/>
        </w:rPr>
        <w:t>Representative Sample: a</w:t>
      </w:r>
      <w:r w:rsidR="008B097D" w:rsidRPr="00B62E29">
        <w:rPr>
          <w:rFonts w:ascii="Times New Roman" w:hAnsi="Times New Roman" w:cs="Times New Roman"/>
        </w:rPr>
        <w:t xml:space="preserve"> sample drawn using a systematic or probabilistic sampling method that accurately mirrors the socio-demographic characteristics of the target population. Samples meeting this criterion are assigned a score of 1.</w:t>
      </w:r>
    </w:p>
    <w:p w:rsidR="003C6750" w:rsidRPr="00B62E29" w:rsidRDefault="003C6750" w:rsidP="003C6750">
      <w:pPr>
        <w:spacing w:line="480" w:lineRule="auto"/>
        <w:rPr>
          <w:rFonts w:ascii="Times New Roman" w:hAnsi="Times New Roman" w:cs="Times New Roman"/>
        </w:rPr>
      </w:pPr>
      <w:r w:rsidRPr="00B62E29">
        <w:rPr>
          <w:rFonts w:ascii="Times New Roman" w:hAnsi="Times New Roman" w:cs="Times New Roman"/>
          <w:vertAlign w:val="superscript"/>
        </w:rPr>
        <w:t>b</w:t>
      </w:r>
      <w:r w:rsidRPr="00B62E29">
        <w:rPr>
          <w:rFonts w:ascii="Times New Roman" w:hAnsi="Times New Roman" w:cs="Times New Roman"/>
        </w:rPr>
        <w:t xml:space="preserve"> Studies in which measures of </w:t>
      </w:r>
      <w:r w:rsidR="0001288F" w:rsidRPr="00B62E29">
        <w:rPr>
          <w:rFonts w:ascii="Times New Roman" w:hAnsi="Times New Roman" w:cs="Times New Roman"/>
        </w:rPr>
        <w:t>ACEs</w:t>
      </w:r>
      <w:r w:rsidRPr="00B62E29">
        <w:rPr>
          <w:rFonts w:ascii="Times New Roman" w:hAnsi="Times New Roman" w:cs="Times New Roman"/>
        </w:rPr>
        <w:t xml:space="preserve"> were employed, which reported validity or fidelity analyses, were given a score of 1 at this criterion.</w:t>
      </w:r>
      <w:r w:rsidRPr="00B62E29">
        <w:rPr>
          <w:rFonts w:ascii="Times New Roman" w:hAnsi="Times New Roman" w:cs="Times New Roman"/>
        </w:rPr>
        <w:tab/>
      </w:r>
    </w:p>
    <w:p w:rsidR="003C6750" w:rsidRPr="00B62E29" w:rsidRDefault="003C6750" w:rsidP="003C6750">
      <w:pPr>
        <w:spacing w:line="480" w:lineRule="auto"/>
        <w:rPr>
          <w:rFonts w:ascii="Times New Roman" w:hAnsi="Times New Roman" w:cs="Times New Roman"/>
        </w:rPr>
      </w:pPr>
      <w:r w:rsidRPr="00B62E29">
        <w:rPr>
          <w:rFonts w:ascii="Times New Roman" w:hAnsi="Times New Roman" w:cs="Times New Roman"/>
          <w:vertAlign w:val="superscript"/>
        </w:rPr>
        <w:t>c</w:t>
      </w:r>
      <w:r w:rsidRPr="00B62E29">
        <w:rPr>
          <w:rFonts w:ascii="Times New Roman" w:hAnsi="Times New Roman" w:cs="Times New Roman"/>
        </w:rPr>
        <w:t xml:space="preserve"> Concurrent and convergent validity were considered for checklist measures.</w:t>
      </w:r>
    </w:p>
    <w:p w:rsidR="003C6750" w:rsidRPr="00B62E29" w:rsidRDefault="003C6750" w:rsidP="003C6750">
      <w:pPr>
        <w:spacing w:line="480" w:lineRule="auto"/>
        <w:rPr>
          <w:rFonts w:ascii="Times New Roman" w:hAnsi="Times New Roman" w:cs="Times New Roman"/>
        </w:rPr>
      </w:pPr>
      <w:r w:rsidRPr="00B62E29">
        <w:rPr>
          <w:rFonts w:ascii="Times New Roman" w:hAnsi="Times New Roman" w:cs="Times New Roman"/>
          <w:vertAlign w:val="superscript"/>
        </w:rPr>
        <w:t>d</w:t>
      </w:r>
      <w:r w:rsidRPr="00B62E29">
        <w:rPr>
          <w:rFonts w:ascii="Times New Roman" w:hAnsi="Times New Roman" w:cs="Times New Roman"/>
        </w:rPr>
        <w:t xml:space="preserve"> Concurrent and convergent</w:t>
      </w:r>
      <w:r w:rsidR="0001288F" w:rsidRPr="00B62E29">
        <w:rPr>
          <w:rFonts w:ascii="Times New Roman" w:hAnsi="Times New Roman" w:cs="Times New Roman"/>
        </w:rPr>
        <w:t xml:space="preserve"> validity were considered for PA</w:t>
      </w:r>
      <w:r w:rsidRPr="00B62E29">
        <w:rPr>
          <w:rFonts w:ascii="Times New Roman" w:hAnsi="Times New Roman" w:cs="Times New Roman"/>
        </w:rPr>
        <w:t xml:space="preserve"> measures </w:t>
      </w:r>
    </w:p>
    <w:p w:rsidR="003C6750" w:rsidRPr="00B62E29" w:rsidRDefault="003C6750" w:rsidP="003C6750">
      <w:pPr>
        <w:spacing w:line="480" w:lineRule="auto"/>
        <w:rPr>
          <w:rFonts w:ascii="Times New Roman" w:hAnsi="Times New Roman" w:cs="Times New Roman"/>
        </w:rPr>
      </w:pPr>
      <w:r w:rsidRPr="00B62E29">
        <w:rPr>
          <w:rFonts w:ascii="Times New Roman" w:hAnsi="Times New Roman" w:cs="Times New Roman"/>
          <w:vertAlign w:val="superscript"/>
        </w:rPr>
        <w:lastRenderedPageBreak/>
        <w:t>e</w:t>
      </w:r>
      <w:r w:rsidRPr="00B62E29">
        <w:rPr>
          <w:rFonts w:ascii="Times New Roman" w:hAnsi="Times New Roman" w:cs="Times New Roman"/>
        </w:rPr>
        <w:t xml:space="preserve"> Studies conducted on </w:t>
      </w:r>
      <w:r w:rsidR="0001288F" w:rsidRPr="00B62E29">
        <w:rPr>
          <w:rFonts w:ascii="Times New Roman" w:hAnsi="Times New Roman" w:cs="Times New Roman"/>
        </w:rPr>
        <w:t xml:space="preserve">putatively </w:t>
      </w:r>
      <w:r w:rsidRPr="00B62E29">
        <w:rPr>
          <w:rFonts w:ascii="Times New Roman" w:hAnsi="Times New Roman" w:cs="Times New Roman"/>
        </w:rPr>
        <w:t xml:space="preserve">non-clinical participants, including community/student samples, were given a score of 1 at this criterion. </w:t>
      </w:r>
    </w:p>
    <w:p w:rsidR="003C6750" w:rsidRPr="00B62E29" w:rsidRDefault="003C6750" w:rsidP="003C6750">
      <w:pPr>
        <w:spacing w:line="480" w:lineRule="auto"/>
        <w:rPr>
          <w:rFonts w:ascii="Times New Roman" w:hAnsi="Times New Roman" w:cs="Times New Roman"/>
        </w:rPr>
      </w:pPr>
      <w:r w:rsidRPr="00B62E29">
        <w:rPr>
          <w:rFonts w:ascii="Times New Roman" w:hAnsi="Times New Roman" w:cs="Times New Roman"/>
          <w:vertAlign w:val="superscript"/>
        </w:rPr>
        <w:t>f</w:t>
      </w:r>
      <w:r w:rsidRPr="00B62E29">
        <w:rPr>
          <w:rFonts w:ascii="Times New Roman" w:hAnsi="Times New Roman" w:cs="Times New Roman"/>
        </w:rPr>
        <w:t xml:space="preserve"> Studies in which the absence of psychopathology was not confirmed through an established structured clinical interview were given a score of 0 at this criterion. </w:t>
      </w:r>
    </w:p>
    <w:p w:rsidR="0000779F" w:rsidRDefault="003C6750" w:rsidP="00696EBA">
      <w:pPr>
        <w:spacing w:line="480" w:lineRule="auto"/>
        <w:rPr>
          <w:rFonts w:ascii="Times New Roman" w:hAnsi="Times New Roman" w:cs="Times New Roman"/>
        </w:rPr>
      </w:pPr>
      <w:r w:rsidRPr="00B62E29">
        <w:rPr>
          <w:rFonts w:ascii="Times New Roman" w:hAnsi="Times New Roman" w:cs="Times New Roman"/>
          <w:vertAlign w:val="superscript"/>
        </w:rPr>
        <w:t>g</w:t>
      </w:r>
      <w:r w:rsidR="0001288F" w:rsidRPr="00B62E29">
        <w:rPr>
          <w:rFonts w:ascii="Times New Roman" w:hAnsi="Times New Roman" w:cs="Times New Roman"/>
        </w:rPr>
        <w:t xml:space="preserve"> Studies in which the ACEs score was dichotomous</w:t>
      </w:r>
      <w:r w:rsidRPr="00B62E29">
        <w:rPr>
          <w:rFonts w:ascii="Times New Roman" w:hAnsi="Times New Roman" w:cs="Times New Roman"/>
        </w:rPr>
        <w:t xml:space="preserve"> (i.e., checklist questionnaires; continuous scores dichotomized based on a threshold) were given a score of 0 at this criterion.</w:t>
      </w:r>
    </w:p>
    <w:p w:rsidR="0000779F" w:rsidRDefault="0000779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DF7282" w:rsidRPr="0000779F" w:rsidRDefault="0000779F" w:rsidP="0000779F">
      <w:pPr>
        <w:spacing w:line="480" w:lineRule="auto"/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References included in the meta-analysis</w:t>
      </w:r>
    </w:p>
    <w:p w:rsidR="00C00A05" w:rsidRPr="00C00A05" w:rsidRDefault="007B375D" w:rsidP="00C00A05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00779F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C00A05" w:rsidRPr="00C00A05">
        <w:t>1</w:t>
      </w:r>
      <w:r w:rsidR="00C00A05" w:rsidRPr="00C00A05">
        <w:tab/>
        <w:t xml:space="preserve">Alessandri, S. M. &amp; Lewis, M. Differences in pride and shame in maltreated and nonmaltreated preschoolers. </w:t>
      </w:r>
      <w:r w:rsidR="00C00A05" w:rsidRPr="00C00A05">
        <w:rPr>
          <w:i/>
        </w:rPr>
        <w:t>Child development</w:t>
      </w:r>
      <w:r w:rsidR="00C00A05" w:rsidRPr="00C00A05">
        <w:t xml:space="preserve"> </w:t>
      </w:r>
      <w:r w:rsidR="00C00A05" w:rsidRPr="00C00A05">
        <w:rPr>
          <w:b/>
        </w:rPr>
        <w:t>67</w:t>
      </w:r>
      <w:r w:rsidR="00C00A05" w:rsidRPr="00C00A05">
        <w:t>, 1857-1869, doi:10.1111/j.1467-8624.1996.tb01832.x (1996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2</w:t>
      </w:r>
      <w:r w:rsidRPr="00C00A05">
        <w:tab/>
        <w:t xml:space="preserve">Alkhalaf, A. M. Measurement of parenting styles and their relationship to well-being in saudi arabia. </w:t>
      </w:r>
      <w:r w:rsidRPr="00C00A05">
        <w:rPr>
          <w:i/>
        </w:rPr>
        <w:t>Int. J. Emerg. Ment. Health</w:t>
      </w:r>
      <w:r w:rsidRPr="00C00A05">
        <w:t xml:space="preserve"> </w:t>
      </w:r>
      <w:r w:rsidRPr="00C00A05">
        <w:rPr>
          <w:b/>
        </w:rPr>
        <w:t>17</w:t>
      </w:r>
      <w:r w:rsidRPr="00C00A05">
        <w:t>, 523-529, doi:10.4172/1522-4821.1000206 (2015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3</w:t>
      </w:r>
      <w:r w:rsidRPr="00C00A05">
        <w:tab/>
        <w:t xml:space="preserve">Arslan, G. &amp; Yildirim, M. Psychological maltreatment and loneliness in adolescents: Social ostracism and affective experiences. </w:t>
      </w:r>
      <w:r w:rsidRPr="00C00A05">
        <w:rPr>
          <w:i/>
        </w:rPr>
        <w:t>Psychological Reports</w:t>
      </w:r>
      <w:r w:rsidRPr="00C00A05">
        <w:t xml:space="preserve"> </w:t>
      </w:r>
      <w:r w:rsidRPr="00C00A05">
        <w:rPr>
          <w:b/>
        </w:rPr>
        <w:t>125</w:t>
      </w:r>
      <w:r w:rsidRPr="00C00A05">
        <w:t>, 3028-3048, doi:10.1177/00332941211040430 (2022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4</w:t>
      </w:r>
      <w:r w:rsidRPr="00C00A05">
        <w:tab/>
        <w:t xml:space="preserve">Arslan, G. Psychological maltreatment, social acceptance, social connectedness, and subjective well-being in adolescents. </w:t>
      </w:r>
      <w:r w:rsidRPr="00C00A05">
        <w:rPr>
          <w:i/>
        </w:rPr>
        <w:t>J Happiness Stud</w:t>
      </w:r>
      <w:r w:rsidRPr="00C00A05">
        <w:t xml:space="preserve"> </w:t>
      </w:r>
      <w:r w:rsidRPr="00C00A05">
        <w:rPr>
          <w:b/>
        </w:rPr>
        <w:t>19</w:t>
      </w:r>
      <w:r w:rsidRPr="00C00A05">
        <w:t>, 983-1001, doi:10.1007/s10902-017-9856-z (2017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5</w:t>
      </w:r>
      <w:r w:rsidRPr="00C00A05">
        <w:tab/>
        <w:t xml:space="preserve">Baugher, B. J., Delahanty, D. L. &amp; Coifman, K. G. Recalled protective childhood experiences are associated with positive emotional expression in active-duty firefighters. </w:t>
      </w:r>
      <w:r w:rsidRPr="00C00A05">
        <w:rPr>
          <w:i/>
        </w:rPr>
        <w:t>Journal of traumatic stress</w:t>
      </w:r>
      <w:r w:rsidRPr="00C00A05">
        <w:t xml:space="preserve"> </w:t>
      </w:r>
      <w:r w:rsidRPr="00C00A05">
        <w:rPr>
          <w:b/>
        </w:rPr>
        <w:t>37</w:t>
      </w:r>
      <w:r w:rsidRPr="00C00A05">
        <w:t>, 187-194, doi:10.1002/jts.22992 (2024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6</w:t>
      </w:r>
      <w:r w:rsidRPr="00C00A05">
        <w:tab/>
        <w:t xml:space="preserve">Bendezu, J. J., Handley, E. D., Manly, J. T., Toth, S. L. &amp; Cicchetti, D. Psychobiological foundations of coping and emotion regulation: Links to maltreatment and depression in a racially diverse, economically disadvantaged sample of adolescent girls. </w:t>
      </w:r>
      <w:r w:rsidRPr="00C00A05">
        <w:rPr>
          <w:i/>
        </w:rPr>
        <w:t>Psychoneuroendocrinology</w:t>
      </w:r>
      <w:r w:rsidRPr="00C00A05">
        <w:t xml:space="preserve"> </w:t>
      </w:r>
      <w:r w:rsidRPr="00C00A05">
        <w:rPr>
          <w:b/>
        </w:rPr>
        <w:t>143</w:t>
      </w:r>
      <w:r w:rsidRPr="00C00A05">
        <w:t>, 105826, doi:10.1016/j.psyneuen.2022.105826 (2022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7</w:t>
      </w:r>
      <w:r w:rsidRPr="00C00A05">
        <w:tab/>
        <w:t>Bonanno, G. A.</w:t>
      </w:r>
      <w:r w:rsidRPr="00C00A05">
        <w:rPr>
          <w:i/>
        </w:rPr>
        <w:t xml:space="preserve"> et al.</w:t>
      </w:r>
      <w:r w:rsidRPr="00C00A05">
        <w:t xml:space="preserve"> When the face reveals what words do not: Facial expressions of emotion, smiling, and the willingness to disclose childhood sexual abuse. </w:t>
      </w:r>
      <w:r w:rsidRPr="00C00A05">
        <w:rPr>
          <w:i/>
        </w:rPr>
        <w:t>Journal of Personality and Social Psychology</w:t>
      </w:r>
      <w:r w:rsidRPr="00C00A05">
        <w:t xml:space="preserve"> </w:t>
      </w:r>
      <w:r w:rsidRPr="00C00A05">
        <w:rPr>
          <w:b/>
        </w:rPr>
        <w:t>83</w:t>
      </w:r>
      <w:r w:rsidRPr="00C00A05">
        <w:t>, 94-110, doi:10.1037/0022-3514.83.1.94 (2002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8</w:t>
      </w:r>
      <w:r w:rsidRPr="00C00A05">
        <w:tab/>
        <w:t xml:space="preserve">Bradley, B., Davis, T. A., Wingo, A. P., Mercer, K. B. &amp; Ressler, K. J. Family environment and adult resilience: Contributions of positive parenting and the oxytocin receptor gene. </w:t>
      </w:r>
      <w:r w:rsidRPr="00C00A05">
        <w:rPr>
          <w:i/>
        </w:rPr>
        <w:t>Eur J Psychotraumato</w:t>
      </w:r>
      <w:r w:rsidRPr="00C00A05">
        <w:t xml:space="preserve"> </w:t>
      </w:r>
      <w:r w:rsidRPr="00C00A05">
        <w:rPr>
          <w:b/>
        </w:rPr>
        <w:t>4</w:t>
      </w:r>
      <w:r w:rsidRPr="00C00A05">
        <w:t>, doi:10.3402/ejpt.v4i0.21659 (2013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9</w:t>
      </w:r>
      <w:r w:rsidRPr="00C00A05">
        <w:tab/>
        <w:t xml:space="preserve">Brick, L., Nugent, N. &amp; Armey, M. Affective variability and childhood abuse increase the risk for nonsuicidal self-injury following psychiatric hospitalization. </w:t>
      </w:r>
      <w:r w:rsidRPr="00C00A05">
        <w:rPr>
          <w:i/>
        </w:rPr>
        <w:t>Journal of traumatic stress</w:t>
      </w:r>
      <w:r w:rsidRPr="00C00A05">
        <w:t xml:space="preserve"> </w:t>
      </w:r>
      <w:r w:rsidRPr="00C00A05">
        <w:rPr>
          <w:b/>
        </w:rPr>
        <w:t>34</w:t>
      </w:r>
      <w:r w:rsidRPr="00C00A05">
        <w:t>, 1118-1131, doi:10.1002/jts.22739 (2021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10</w:t>
      </w:r>
      <w:r w:rsidRPr="00C00A05">
        <w:tab/>
        <w:t xml:space="preserve">Brodski, S. K. &amp; Hutz, C. S. The repercussions of emotional abuse and parenting styles on self-esteem, subjective well-being: A retrospective study with university students in brazil. </w:t>
      </w:r>
      <w:r w:rsidRPr="00C00A05">
        <w:rPr>
          <w:i/>
        </w:rPr>
        <w:t>Journal of Aggression, Maltreatment &amp; Trauma</w:t>
      </w:r>
      <w:r w:rsidRPr="00C00A05">
        <w:t xml:space="preserve"> </w:t>
      </w:r>
      <w:r w:rsidRPr="00C00A05">
        <w:rPr>
          <w:b/>
        </w:rPr>
        <w:t>21</w:t>
      </w:r>
      <w:r w:rsidRPr="00C00A05">
        <w:t>, 256-276, doi:10.1080/10926771.2012.666335 (2012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11</w:t>
      </w:r>
      <w:r w:rsidRPr="00C00A05">
        <w:tab/>
        <w:t xml:space="preserve">Brunton, R. J. &amp; Dryer, R. Intimate partner violence risk factors: A vulnerability-adaptation stress model approach. </w:t>
      </w:r>
      <w:r w:rsidRPr="00C00A05">
        <w:rPr>
          <w:i/>
        </w:rPr>
        <w:t>J Interpers Violence</w:t>
      </w:r>
      <w:r w:rsidRPr="00C00A05">
        <w:t xml:space="preserve"> </w:t>
      </w:r>
      <w:r w:rsidRPr="00C00A05">
        <w:rPr>
          <w:b/>
        </w:rPr>
        <w:t>39</w:t>
      </w:r>
      <w:r w:rsidRPr="00C00A05">
        <w:t>, 3738-3763, doi:10.1177/08862605241234352 (2024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12</w:t>
      </w:r>
      <w:r w:rsidRPr="00C00A05">
        <w:tab/>
        <w:t>Burton, S.</w:t>
      </w:r>
      <w:r w:rsidRPr="00C00A05">
        <w:rPr>
          <w:i/>
        </w:rPr>
        <w:t xml:space="preserve"> et al.</w:t>
      </w:r>
      <w:r w:rsidRPr="00C00A05">
        <w:t xml:space="preserve"> The mediating effects of parentification on the relation between parenting behavior and well-being and depressive symptoms in early adolescents. </w:t>
      </w:r>
      <w:r w:rsidRPr="00C00A05">
        <w:rPr>
          <w:i/>
        </w:rPr>
        <w:t>Journal of Child and Family Studies</w:t>
      </w:r>
      <w:r w:rsidRPr="00C00A05">
        <w:t xml:space="preserve"> </w:t>
      </w:r>
      <w:r w:rsidRPr="00C00A05">
        <w:rPr>
          <w:b/>
        </w:rPr>
        <w:t>27</w:t>
      </w:r>
      <w:r w:rsidRPr="00C00A05">
        <w:t>, 4044-4059, doi:10.1007/s10826-018-1215-0 (2018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13</w:t>
      </w:r>
      <w:r w:rsidRPr="00C00A05">
        <w:tab/>
        <w:t>Carlton, C. N.</w:t>
      </w:r>
      <w:r w:rsidRPr="00C00A05">
        <w:rPr>
          <w:i/>
        </w:rPr>
        <w:t xml:space="preserve"> et al.</w:t>
      </w:r>
      <w:r w:rsidRPr="00C00A05">
        <w:t xml:space="preserve"> From childhood maltreatment to adult inflammation: Evidence for the mediational status of social anxiety and low positive affect. </w:t>
      </w:r>
      <w:r w:rsidRPr="00C00A05">
        <w:rPr>
          <w:i/>
        </w:rPr>
        <w:t>Brain, behavior, &amp; immunity - health</w:t>
      </w:r>
      <w:r w:rsidRPr="00C00A05">
        <w:t xml:space="preserve"> </w:t>
      </w:r>
      <w:r w:rsidRPr="00C00A05">
        <w:rPr>
          <w:b/>
        </w:rPr>
        <w:t>18</w:t>
      </w:r>
      <w:r w:rsidRPr="00C00A05">
        <w:t>, 100366, doi:10.1016/j.bbih.2021.100366 (2021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14</w:t>
      </w:r>
      <w:r w:rsidRPr="00C00A05">
        <w:tab/>
        <w:t xml:space="preserve">Cavazzoni, F., Fiorini, A., Shoman, H., Diab, M. &amp; Veronese, G. The role of gender and living context in shaping palestinian children’s agency and well-being. </w:t>
      </w:r>
      <w:r w:rsidRPr="00C00A05">
        <w:rPr>
          <w:i/>
        </w:rPr>
        <w:t>Gender Place Cult.</w:t>
      </w:r>
      <w:r w:rsidRPr="00C00A05">
        <w:t xml:space="preserve"> </w:t>
      </w:r>
      <w:r w:rsidRPr="00C00A05">
        <w:rPr>
          <w:b/>
        </w:rPr>
        <w:t>29</w:t>
      </w:r>
      <w:r w:rsidRPr="00C00A05">
        <w:t>, 222-247, doi:10.1080/0966369x.2021.1882954 (2022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15</w:t>
      </w:r>
      <w:r w:rsidRPr="00C00A05">
        <w:tab/>
        <w:t xml:space="preserve">Cipriano, E. A., Skowron, E. A. &amp; Gatzke-Kopp, L. M. Preschool children's cardiac reactivity moderates relations between exposure to family violence and emotional adjustment. </w:t>
      </w:r>
      <w:r w:rsidRPr="00C00A05">
        <w:rPr>
          <w:i/>
        </w:rPr>
        <w:t>Child maltreatment</w:t>
      </w:r>
      <w:r w:rsidRPr="00C00A05">
        <w:t xml:space="preserve"> </w:t>
      </w:r>
      <w:r w:rsidRPr="00C00A05">
        <w:rPr>
          <w:b/>
        </w:rPr>
        <w:t>16</w:t>
      </w:r>
      <w:r w:rsidRPr="00C00A05">
        <w:t>, 205-215, doi:10.1177/1077559511408887 (2011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lastRenderedPageBreak/>
        <w:t>16</w:t>
      </w:r>
      <w:r w:rsidRPr="00C00A05">
        <w:tab/>
        <w:t xml:space="preserve">Cohen, J. R., McNeil, S. &amp; Menon, S. V. Childhood maltreatment and anhedonic symptoms: Test of a dual-risk model in emerging adults. </w:t>
      </w:r>
      <w:r w:rsidRPr="00C00A05">
        <w:rPr>
          <w:i/>
        </w:rPr>
        <w:t>J Interpers Violence</w:t>
      </w:r>
      <w:r w:rsidRPr="00C00A05">
        <w:t xml:space="preserve"> </w:t>
      </w:r>
      <w:r w:rsidRPr="00C00A05">
        <w:rPr>
          <w:b/>
        </w:rPr>
        <w:t>37</w:t>
      </w:r>
      <w:r w:rsidRPr="00C00A05">
        <w:t>, NP7447-NP7469, doi:10.1177/0886260520969242 (2022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17</w:t>
      </w:r>
      <w:r w:rsidRPr="00C00A05">
        <w:tab/>
        <w:t xml:space="preserve">Corcoran, M. &amp; McNulty, M. Examining the role of attachment in the relationship between childhood adversity, psychological distress and subjective well-being. </w:t>
      </w:r>
      <w:r w:rsidRPr="00C00A05">
        <w:rPr>
          <w:i/>
        </w:rPr>
        <w:t>Child abuse &amp; neglect</w:t>
      </w:r>
      <w:r w:rsidRPr="00C00A05">
        <w:t xml:space="preserve"> </w:t>
      </w:r>
      <w:r w:rsidRPr="00C00A05">
        <w:rPr>
          <w:b/>
        </w:rPr>
        <w:t>76</w:t>
      </w:r>
      <w:r w:rsidRPr="00C00A05">
        <w:t>, 297-309, doi:10.1016/j.chiabu.2017.11.012 (2018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18</w:t>
      </w:r>
      <w:r w:rsidRPr="00C00A05">
        <w:tab/>
        <w:t>Crandall, A.</w:t>
      </w:r>
      <w:r w:rsidRPr="00C00A05">
        <w:rPr>
          <w:i/>
        </w:rPr>
        <w:t xml:space="preserve"> et al.</w:t>
      </w:r>
      <w:r w:rsidRPr="00C00A05">
        <w:t xml:space="preserve"> Aces and counter-aces: How positive and negative childhood experiences influence adult health. </w:t>
      </w:r>
      <w:r w:rsidRPr="00C00A05">
        <w:rPr>
          <w:i/>
        </w:rPr>
        <w:t>Child abuse &amp; neglect</w:t>
      </w:r>
      <w:r w:rsidRPr="00C00A05">
        <w:t xml:space="preserve"> </w:t>
      </w:r>
      <w:r w:rsidRPr="00C00A05">
        <w:rPr>
          <w:b/>
        </w:rPr>
        <w:t>96</w:t>
      </w:r>
      <w:r w:rsidRPr="00C00A05">
        <w:t>, 104089, doi:10.1016/j.chiabu.2019.104089 (2019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19</w:t>
      </w:r>
      <w:r w:rsidRPr="00C00A05">
        <w:tab/>
        <w:t xml:space="preserve">de Abreu, P. M. J., Kumsta, R. &amp; Wealer, C. Risk and protective factors of mental health in children in residential care: A nationwide study from luxembourg. </w:t>
      </w:r>
      <w:r w:rsidRPr="00C00A05">
        <w:rPr>
          <w:i/>
        </w:rPr>
        <w:t>Child abuse &amp; neglect</w:t>
      </w:r>
      <w:r w:rsidRPr="00C00A05">
        <w:t xml:space="preserve"> </w:t>
      </w:r>
      <w:r w:rsidRPr="00C00A05">
        <w:rPr>
          <w:b/>
        </w:rPr>
        <w:t>146</w:t>
      </w:r>
      <w:r w:rsidRPr="00C00A05">
        <w:t>, 106522, doi:10.1016/j.chiabu.2023.106522 (2023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20</w:t>
      </w:r>
      <w:r w:rsidRPr="00C00A05">
        <w:tab/>
        <w:t xml:space="preserve">DePierro, J., D'Andrea, W., Frewen, P. &amp; Todman, M. Alterations in positive affect: Relationship to symptoms, traumatic experiences, and affect ratings. </w:t>
      </w:r>
      <w:r w:rsidRPr="00C00A05">
        <w:rPr>
          <w:i/>
        </w:rPr>
        <w:t>Psychological Trauma: Theory, Research, Practice, and Policy</w:t>
      </w:r>
      <w:r w:rsidRPr="00C00A05">
        <w:t xml:space="preserve"> </w:t>
      </w:r>
      <w:r w:rsidRPr="00C00A05">
        <w:rPr>
          <w:b/>
        </w:rPr>
        <w:t>10</w:t>
      </w:r>
      <w:r w:rsidRPr="00C00A05">
        <w:t>, 585-593, doi:10.1037/tra0000317 (2018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21</w:t>
      </w:r>
      <w:r w:rsidRPr="00C00A05">
        <w:tab/>
        <w:t xml:space="preserve">Dokuz, G., Kani, A. S., Uysal, O. &amp; Kuscu, M. K. The impact of childhood trauma and daily life experiences on emotional and psychotic symptom intensity in psychosis: An experience sampling study. </w:t>
      </w:r>
      <w:r w:rsidRPr="00C00A05">
        <w:rPr>
          <w:i/>
        </w:rPr>
        <w:t>Psychiatry research</w:t>
      </w:r>
      <w:r w:rsidRPr="00C00A05">
        <w:t xml:space="preserve"> </w:t>
      </w:r>
      <w:r w:rsidRPr="00C00A05">
        <w:rPr>
          <w:b/>
        </w:rPr>
        <w:t>317</w:t>
      </w:r>
      <w:r w:rsidRPr="00C00A05">
        <w:t>, 114872, doi:10.1016/j.psychres.2022.114872 (2022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22</w:t>
      </w:r>
      <w:r w:rsidRPr="00C00A05">
        <w:tab/>
        <w:t>Drukker, M.</w:t>
      </w:r>
      <w:r w:rsidRPr="00C00A05">
        <w:rPr>
          <w:i/>
        </w:rPr>
        <w:t xml:space="preserve"> et al.</w:t>
      </w:r>
      <w:r w:rsidRPr="00C00A05">
        <w:t xml:space="preserve"> Network approach of mood and functional gastrointestinal symptom dynamics in relation to childhood trauma in patients with irritable bowel syndrome and comorbid panic disorder. </w:t>
      </w:r>
      <w:r w:rsidRPr="00C00A05">
        <w:rPr>
          <w:i/>
        </w:rPr>
        <w:t>J Psychosom Res</w:t>
      </w:r>
      <w:r w:rsidRPr="00C00A05">
        <w:t xml:space="preserve"> </w:t>
      </w:r>
      <w:r w:rsidRPr="00C00A05">
        <w:rPr>
          <w:b/>
        </w:rPr>
        <w:t>139</w:t>
      </w:r>
      <w:r w:rsidRPr="00C00A05">
        <w:t>, 110261, doi:10.1016/j.jpsychores.2020.110261 (2020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23</w:t>
      </w:r>
      <w:r w:rsidRPr="00C00A05">
        <w:tab/>
        <w:t xml:space="preserve">Erato, G., Shreffler, K. M., Ciciolla, L., Quigley, A. &amp; Addante, S. Maternal childhood adversity and pregnancy intentions as predictors of pregnancy happiness. </w:t>
      </w:r>
      <w:r w:rsidRPr="00C00A05">
        <w:rPr>
          <w:i/>
        </w:rPr>
        <w:t>Journal of Reproductive and Infant Psychology</w:t>
      </w:r>
      <w:r w:rsidRPr="00C00A05">
        <w:t xml:space="preserve"> </w:t>
      </w:r>
      <w:r w:rsidRPr="00C00A05">
        <w:rPr>
          <w:b/>
        </w:rPr>
        <w:t>42</w:t>
      </w:r>
      <w:r w:rsidRPr="00C00A05">
        <w:t>, 180-193, doi:10.1080/02646838.2022.2097208 (2024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24</w:t>
      </w:r>
      <w:r w:rsidRPr="00C00A05">
        <w:tab/>
        <w:t xml:space="preserve">Etter, D. W., Gauthier, J. R., McDade-Montez, E., Cloitre, M. &amp; Carlson, E. B. Positive affect, childhood adversity, and psychopathology in psychiatric inpatients. </w:t>
      </w:r>
      <w:r w:rsidRPr="00C00A05">
        <w:rPr>
          <w:i/>
        </w:rPr>
        <w:t>Eur J Psychotraumato</w:t>
      </w:r>
      <w:r w:rsidRPr="00C00A05">
        <w:t xml:space="preserve"> </w:t>
      </w:r>
      <w:r w:rsidRPr="00C00A05">
        <w:rPr>
          <w:b/>
        </w:rPr>
        <w:t>4</w:t>
      </w:r>
      <w:r w:rsidRPr="00C00A05">
        <w:t>, doi:10.3402/ejpt.v4i0.20771 (2013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25</w:t>
      </w:r>
      <w:r w:rsidRPr="00C00A05">
        <w:tab/>
        <w:t xml:space="preserve">Fillingim, R. B. &amp; Edwards, R. R. Is self-reported childhood abuse history associated with pain perception among healthy young women and men? </w:t>
      </w:r>
      <w:r w:rsidRPr="00C00A05">
        <w:rPr>
          <w:i/>
        </w:rPr>
        <w:t>Clin. J. Pain</w:t>
      </w:r>
      <w:r w:rsidRPr="00C00A05">
        <w:t xml:space="preserve"> </w:t>
      </w:r>
      <w:r w:rsidRPr="00C00A05">
        <w:rPr>
          <w:b/>
        </w:rPr>
        <w:t>21</w:t>
      </w:r>
      <w:r w:rsidRPr="00C00A05">
        <w:t>, 387-397, doi:10.1097/01.ajp.0000149801.46864.39 (2005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26</w:t>
      </w:r>
      <w:r w:rsidRPr="00C00A05">
        <w:tab/>
        <w:t xml:space="preserve">Fitzgerald, M. &amp; Berthiaume, K. A longitudinal investigation into marital quality as a mediator linking childhood abuse to affective symptoms. </w:t>
      </w:r>
      <w:r w:rsidRPr="00C00A05">
        <w:rPr>
          <w:i/>
        </w:rPr>
        <w:t>The Journals of Gerontology: Series B</w:t>
      </w:r>
      <w:r w:rsidRPr="00C00A05">
        <w:t xml:space="preserve"> </w:t>
      </w:r>
      <w:r w:rsidRPr="00C00A05">
        <w:rPr>
          <w:b/>
        </w:rPr>
        <w:t>76</w:t>
      </w:r>
      <w:r w:rsidRPr="00C00A05">
        <w:t>, 2112-2120, doi:10.1093/geronb/gbab095 (2021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27</w:t>
      </w:r>
      <w:r w:rsidRPr="00C00A05">
        <w:tab/>
        <w:t xml:space="preserve">Fitzgerald, M. &amp; Esplin, J. A. Marital quality as a mechanism linking childhood abuse to mental health. </w:t>
      </w:r>
      <w:r w:rsidRPr="00C00A05">
        <w:rPr>
          <w:i/>
        </w:rPr>
        <w:t>J. Fam. Issues</w:t>
      </w:r>
      <w:r w:rsidRPr="00C00A05">
        <w:t xml:space="preserve"> </w:t>
      </w:r>
      <w:r w:rsidRPr="00C00A05">
        <w:rPr>
          <w:b/>
        </w:rPr>
        <w:t>44</w:t>
      </w:r>
      <w:r w:rsidRPr="00C00A05">
        <w:t>, 1488-1507, doi:10.1177/0192513x211059831 (2022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28</w:t>
      </w:r>
      <w:r w:rsidRPr="00C00A05">
        <w:tab/>
        <w:t xml:space="preserve">Frewen, P. A., Dean, J. A. &amp; Lanius, R. A. Assessment of anhedonia in psychological trauma: Development of the hedonic deficit and interference scale. </w:t>
      </w:r>
      <w:r w:rsidRPr="00C00A05">
        <w:rPr>
          <w:i/>
        </w:rPr>
        <w:t>Eur J Psychotraumato</w:t>
      </w:r>
      <w:r w:rsidRPr="00C00A05">
        <w:t xml:space="preserve"> </w:t>
      </w:r>
      <w:r w:rsidRPr="00C00A05">
        <w:rPr>
          <w:b/>
        </w:rPr>
        <w:t>3</w:t>
      </w:r>
      <w:r w:rsidRPr="00C00A05">
        <w:t>, doi:10.3402/ejpt.v3i0.8585 (2012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29</w:t>
      </w:r>
      <w:r w:rsidRPr="00C00A05">
        <w:tab/>
        <w:t xml:space="preserve">Galea, M., Ciarrocchi, J. W., Piedmont, R. L. &amp; Wicks, R. J. Child abuse, personality, and spirituality as predictors of happiness in maltese college students. </w:t>
      </w:r>
      <w:r w:rsidRPr="00C00A05">
        <w:rPr>
          <w:i/>
        </w:rPr>
        <w:t>Res. Soc. Sci. Study Relig.</w:t>
      </w:r>
      <w:r w:rsidRPr="00C00A05">
        <w:t xml:space="preserve"> </w:t>
      </w:r>
      <w:r w:rsidRPr="00C00A05">
        <w:rPr>
          <w:b/>
        </w:rPr>
        <w:t>18</w:t>
      </w:r>
      <w:r w:rsidRPr="00C00A05">
        <w:t>, 141-154, doi:10.1163/ej.9789004158511.i-301.57 (2007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30</w:t>
      </w:r>
      <w:r w:rsidRPr="00C00A05">
        <w:tab/>
        <w:t>George, W. H.</w:t>
      </w:r>
      <w:r w:rsidRPr="00C00A05">
        <w:rPr>
          <w:i/>
        </w:rPr>
        <w:t xml:space="preserve"> et al.</w:t>
      </w:r>
      <w:r w:rsidRPr="00C00A05">
        <w:t xml:space="preserve"> Sexual victimization, alcohol intoxication, sexual-emotional responding, and sexual risk in heavy episodic drinking women. </w:t>
      </w:r>
      <w:r w:rsidRPr="00C00A05">
        <w:rPr>
          <w:i/>
        </w:rPr>
        <w:t>Arch Sex Behav</w:t>
      </w:r>
      <w:r w:rsidRPr="00C00A05">
        <w:t xml:space="preserve"> </w:t>
      </w:r>
      <w:r w:rsidRPr="00C00A05">
        <w:rPr>
          <w:b/>
        </w:rPr>
        <w:t>43</w:t>
      </w:r>
      <w:r w:rsidRPr="00C00A05">
        <w:t>, 645-658, doi:10.1007/s10508-013-0143-8 (2014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31</w:t>
      </w:r>
      <w:r w:rsidRPr="00C00A05">
        <w:tab/>
        <w:t xml:space="preserve">Gratz, K. L. Risk factors for deliberate self-harm among female college students: The role and interaction of childhood maltreatment, emotional inexpressivity, and affect intensity/reactivity. </w:t>
      </w:r>
      <w:r w:rsidRPr="00C00A05">
        <w:rPr>
          <w:i/>
        </w:rPr>
        <w:t>Am J Orthopsychiat</w:t>
      </w:r>
      <w:r w:rsidRPr="00C00A05">
        <w:t xml:space="preserve"> </w:t>
      </w:r>
      <w:r w:rsidRPr="00C00A05">
        <w:rPr>
          <w:b/>
        </w:rPr>
        <w:t>76</w:t>
      </w:r>
      <w:r w:rsidRPr="00C00A05">
        <w:t>, 238-250, doi:10.1037/0002-9432.76.2.238 (2006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lastRenderedPageBreak/>
        <w:t>32</w:t>
      </w:r>
      <w:r w:rsidRPr="00C00A05">
        <w:tab/>
        <w:t>Greene, C. A.</w:t>
      </w:r>
      <w:r w:rsidRPr="00C00A05">
        <w:rPr>
          <w:i/>
        </w:rPr>
        <w:t xml:space="preserve"> et al.</w:t>
      </w:r>
      <w:r w:rsidRPr="00C00A05">
        <w:t xml:space="preserve"> Maternal socialization is associated with prosocial behavior in at-risk young children. </w:t>
      </w:r>
      <w:r w:rsidRPr="00C00A05">
        <w:rPr>
          <w:i/>
        </w:rPr>
        <w:t>Vulnerable Child. Youth Stud.</w:t>
      </w:r>
      <w:r w:rsidRPr="00C00A05">
        <w:t xml:space="preserve"> </w:t>
      </w:r>
      <w:r w:rsidRPr="00C00A05">
        <w:rPr>
          <w:b/>
        </w:rPr>
        <w:t>16</w:t>
      </w:r>
      <w:r w:rsidRPr="00C00A05">
        <w:t>, 7-19, doi:10.1080/17450128.2020.1861399 (2021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33</w:t>
      </w:r>
      <w:r w:rsidRPr="00C00A05">
        <w:tab/>
        <w:t xml:space="preserve">Grusnick, J. M., Garacci, E., Eiler, C., Williams, J. S. &amp; Egede, L. E. The association between adverse childhood experiences and personality, emotions and affect: Does number and type of experiences matter? </w:t>
      </w:r>
      <w:r w:rsidRPr="00C00A05">
        <w:rPr>
          <w:i/>
        </w:rPr>
        <w:t>Journal of research in personality</w:t>
      </w:r>
      <w:r w:rsidRPr="00C00A05">
        <w:t xml:space="preserve"> </w:t>
      </w:r>
      <w:r w:rsidRPr="00C00A05">
        <w:rPr>
          <w:b/>
        </w:rPr>
        <w:t>85</w:t>
      </w:r>
      <w:r w:rsidRPr="00C00A05">
        <w:t>, doi:10.1016/j.jrp.2019.103908 (2020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34</w:t>
      </w:r>
      <w:r w:rsidRPr="00C00A05">
        <w:tab/>
        <w:t xml:space="preserve">Guhn, A., Sterzer, P., Haack, F. H. &amp; Kohler, S. Affective and cognitive reactivity to mood induction in chronic depression. </w:t>
      </w:r>
      <w:r w:rsidRPr="00C00A05">
        <w:rPr>
          <w:i/>
        </w:rPr>
        <w:t>Journal of affective disorders</w:t>
      </w:r>
      <w:r w:rsidRPr="00C00A05">
        <w:t xml:space="preserve"> </w:t>
      </w:r>
      <w:r w:rsidRPr="00C00A05">
        <w:rPr>
          <w:b/>
        </w:rPr>
        <w:t>229</w:t>
      </w:r>
      <w:r w:rsidRPr="00C00A05">
        <w:t>, 275-281, doi:10.1016/j.jad.2017.12.090 (2018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35</w:t>
      </w:r>
      <w:r w:rsidRPr="00C00A05">
        <w:tab/>
        <w:t>Han, J.</w:t>
      </w:r>
      <w:r w:rsidRPr="00C00A05">
        <w:rPr>
          <w:i/>
        </w:rPr>
        <w:t xml:space="preserve"> et al.</w:t>
      </w:r>
      <w:r w:rsidRPr="00C00A05">
        <w:t xml:space="preserve"> Adolescent's anhedonia and association with childhood trauma among chinese adolescents: A cross-sectional study. </w:t>
      </w:r>
      <w:r w:rsidRPr="00C00A05">
        <w:rPr>
          <w:i/>
        </w:rPr>
        <w:t>Bmj Open</w:t>
      </w:r>
      <w:r w:rsidRPr="00C00A05">
        <w:t xml:space="preserve"> </w:t>
      </w:r>
      <w:r w:rsidRPr="00C00A05">
        <w:rPr>
          <w:b/>
        </w:rPr>
        <w:t>13</w:t>
      </w:r>
      <w:r w:rsidRPr="00C00A05">
        <w:t>, e071521, doi:10.1136/bmjopen-2022-071521 (2023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36</w:t>
      </w:r>
      <w:r w:rsidRPr="00C00A05">
        <w:tab/>
        <w:t>Hasmi, L.</w:t>
      </w:r>
      <w:r w:rsidRPr="00C00A05">
        <w:rPr>
          <w:i/>
        </w:rPr>
        <w:t xml:space="preserve"> et al.</w:t>
      </w:r>
      <w:r w:rsidRPr="00C00A05">
        <w:t xml:space="preserve"> Network approach to understanding emotion dynamics in relation to childhood trauma and genetic liability to psychopathology: Replication of a prospective experience sampling analysis. </w:t>
      </w:r>
      <w:r w:rsidRPr="00C00A05">
        <w:rPr>
          <w:i/>
        </w:rPr>
        <w:t>Front Psychol</w:t>
      </w:r>
      <w:r w:rsidRPr="00C00A05">
        <w:t xml:space="preserve"> </w:t>
      </w:r>
      <w:r w:rsidRPr="00C00A05">
        <w:rPr>
          <w:b/>
        </w:rPr>
        <w:t>8</w:t>
      </w:r>
      <w:r w:rsidRPr="00C00A05">
        <w:t>, 1908, doi:10.3389/fpsyg.2017.01908 (2017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37</w:t>
      </w:r>
      <w:r w:rsidRPr="00C00A05">
        <w:tab/>
        <w:t xml:space="preserve">Hauber, D., Kaspar, R. &amp; Zank, S. Wwii traumatic events, subjective well-being and valuation of life in the very old. </w:t>
      </w:r>
      <w:r w:rsidRPr="00C00A05">
        <w:rPr>
          <w:i/>
        </w:rPr>
        <w:t>Zeitschrift fur Gerontologie und Geriatrie</w:t>
      </w:r>
      <w:r w:rsidRPr="00C00A05">
        <w:t xml:space="preserve"> </w:t>
      </w:r>
      <w:r w:rsidRPr="00C00A05">
        <w:rPr>
          <w:b/>
        </w:rPr>
        <w:t>54</w:t>
      </w:r>
      <w:r w:rsidRPr="00C00A05">
        <w:t>, 126-131, doi:10.1007/s00391-021-01906-7 (2021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38</w:t>
      </w:r>
      <w:r w:rsidRPr="00C00A05">
        <w:tab/>
        <w:t>Hautle, L. L.</w:t>
      </w:r>
      <w:r w:rsidRPr="00C00A05">
        <w:rPr>
          <w:i/>
        </w:rPr>
        <w:t xml:space="preserve"> et al.</w:t>
      </w:r>
      <w:r w:rsidRPr="00C00A05">
        <w:t xml:space="preserve"> Individuals with and without child maltreatment experiences are evaluated similarly and do not differ in facial affect display at zero- and first-acquaintance. </w:t>
      </w:r>
      <w:r w:rsidRPr="00C00A05">
        <w:rPr>
          <w:i/>
        </w:rPr>
        <w:t>Border Pers Dis Emot</w:t>
      </w:r>
      <w:r w:rsidRPr="00C00A05">
        <w:t xml:space="preserve"> </w:t>
      </w:r>
      <w:r w:rsidRPr="00C00A05">
        <w:rPr>
          <w:b/>
        </w:rPr>
        <w:t>10</w:t>
      </w:r>
      <w:r w:rsidRPr="00C00A05">
        <w:t>, 17, doi:10.1186/s40479-023-00222-3 (2023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39</w:t>
      </w:r>
      <w:r w:rsidRPr="00C00A05">
        <w:tab/>
        <w:t xml:space="preserve">Heshmati, R., Haghi, N. &amp; Brownridge, D. A. Pathways linking childhood maltreatment to impulsivity: The mediating role of affect balance. </w:t>
      </w:r>
      <w:r w:rsidRPr="00C00A05">
        <w:rPr>
          <w:i/>
        </w:rPr>
        <w:t>Journal of Aggression, Maltreatment &amp; Trauma</w:t>
      </w:r>
      <w:r w:rsidRPr="00C00A05">
        <w:t xml:space="preserve"> </w:t>
      </w:r>
      <w:r w:rsidRPr="00C00A05">
        <w:rPr>
          <w:b/>
        </w:rPr>
        <w:t>30</w:t>
      </w:r>
      <w:r w:rsidRPr="00C00A05">
        <w:t>, 991-1006, doi:10.1080/10926771.2021.1933289 (2021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40</w:t>
      </w:r>
      <w:r w:rsidRPr="00C00A05">
        <w:tab/>
        <w:t xml:space="preserve">Holzman, J. B., Burt, N. M., Edwards, E. S., Rosinski, L. D. &amp; Bridgett, D. J. Negative (but not positive) parenting interacts with infant negative affect to predict infant approach: Evidence of diathesis-stress. </w:t>
      </w:r>
      <w:r w:rsidRPr="00C00A05">
        <w:rPr>
          <w:i/>
        </w:rPr>
        <w:t>Infancy : the official journal of the International Society on Infant Studies</w:t>
      </w:r>
      <w:r w:rsidRPr="00C00A05">
        <w:t xml:space="preserve"> </w:t>
      </w:r>
      <w:r w:rsidRPr="00C00A05">
        <w:rPr>
          <w:b/>
        </w:rPr>
        <w:t>23</w:t>
      </w:r>
      <w:r w:rsidRPr="00C00A05">
        <w:t>, 471-480, doi:10.1111/infa.12223 (2018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41</w:t>
      </w:r>
      <w:r w:rsidRPr="00C00A05">
        <w:tab/>
        <w:t xml:space="preserve">Iffland, B., Sansen, L. M., Catani, C. &amp; Neuner, F. The trauma of peer abuse: Effects of relational peer victimization and social anxiety disorder on physiological and affective reactions to social exclusion. </w:t>
      </w:r>
      <w:r w:rsidRPr="00C00A05">
        <w:rPr>
          <w:i/>
        </w:rPr>
        <w:t>Frontiers in psychiatry</w:t>
      </w:r>
      <w:r w:rsidRPr="00C00A05">
        <w:t xml:space="preserve"> </w:t>
      </w:r>
      <w:r w:rsidRPr="00C00A05">
        <w:rPr>
          <w:b/>
        </w:rPr>
        <w:t>5</w:t>
      </w:r>
      <w:r w:rsidRPr="00C00A05">
        <w:t>, 26, doi:10.3389/fpsyt.2014.00026 (2014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42</w:t>
      </w:r>
      <w:r w:rsidRPr="00C00A05">
        <w:tab/>
        <w:t xml:space="preserve">Infurna, F. J., Rivers, C. T., Reich, J. &amp; Zautra, A. J. Childhood trauma and personal mastery: Their influence on emotional reactivity to everyday events in a community sample of middle-aged adults. </w:t>
      </w:r>
      <w:r w:rsidRPr="00C00A05">
        <w:rPr>
          <w:i/>
        </w:rPr>
        <w:t>PloS one</w:t>
      </w:r>
      <w:r w:rsidRPr="00C00A05">
        <w:t xml:space="preserve"> </w:t>
      </w:r>
      <w:r w:rsidRPr="00C00A05">
        <w:rPr>
          <w:b/>
        </w:rPr>
        <w:t>10</w:t>
      </w:r>
      <w:r w:rsidRPr="00C00A05">
        <w:t>, e0121840, doi:10.1371/journal.pone.0121840 (2015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43</w:t>
      </w:r>
      <w:r w:rsidRPr="00C00A05">
        <w:tab/>
        <w:t>Infurna, F. J.</w:t>
      </w:r>
      <w:r w:rsidRPr="00C00A05">
        <w:rPr>
          <w:i/>
        </w:rPr>
        <w:t xml:space="preserve"> et al.</w:t>
      </w:r>
      <w:r w:rsidRPr="00C00A05">
        <w:t xml:space="preserve"> The dynamics of daily life in custodial grandmothers. </w:t>
      </w:r>
      <w:r w:rsidRPr="00C00A05">
        <w:rPr>
          <w:i/>
        </w:rPr>
        <w:t>The Journals of Gerontology: Series B</w:t>
      </w:r>
      <w:r w:rsidRPr="00C00A05">
        <w:t xml:space="preserve"> </w:t>
      </w:r>
      <w:r w:rsidRPr="00C00A05">
        <w:rPr>
          <w:b/>
        </w:rPr>
        <w:t>78</w:t>
      </w:r>
      <w:r w:rsidRPr="00C00A05">
        <w:t>, 456-468, doi:10.1093/geronb/gbac141 (2023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44</w:t>
      </w:r>
      <w:r w:rsidRPr="00C00A05">
        <w:tab/>
        <w:t>Ion, A.</w:t>
      </w:r>
      <w:r w:rsidRPr="00C00A05">
        <w:rPr>
          <w:i/>
        </w:rPr>
        <w:t xml:space="preserve"> et al.</w:t>
      </w:r>
      <w:r w:rsidRPr="00C00A05">
        <w:t xml:space="preserve"> Childhood maltreatment and emotion regulation in everyday life: An experience sampling study. </w:t>
      </w:r>
      <w:r w:rsidRPr="00C00A05">
        <w:rPr>
          <w:i/>
        </w:rPr>
        <w:t>Scientific Reports</w:t>
      </w:r>
      <w:r w:rsidRPr="00C00A05">
        <w:t xml:space="preserve"> </w:t>
      </w:r>
      <w:r w:rsidRPr="00C00A05">
        <w:rPr>
          <w:b/>
        </w:rPr>
        <w:t>13</w:t>
      </w:r>
      <w:r w:rsidRPr="00C00A05">
        <w:t>, 7214, doi:10.1038/s41598-023-34302-9 (2023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45</w:t>
      </w:r>
      <w:r w:rsidRPr="00C00A05">
        <w:tab/>
        <w:t xml:space="preserve">Jackson, J. L., Calhoun, K. S., Amick, A. E., Maddever, H. M. &amp; Habif, V. L. Young adult women who report childhood intrafamilial sexual abuse: Subsequent adjustment. </w:t>
      </w:r>
      <w:r w:rsidRPr="00C00A05">
        <w:rPr>
          <w:i/>
        </w:rPr>
        <w:t>Arch Sex Behav</w:t>
      </w:r>
      <w:r w:rsidRPr="00C00A05">
        <w:t xml:space="preserve"> </w:t>
      </w:r>
      <w:r w:rsidRPr="00C00A05">
        <w:rPr>
          <w:b/>
        </w:rPr>
        <w:t>19</w:t>
      </w:r>
      <w:r w:rsidRPr="00C00A05">
        <w:t>, 211-221, doi:10.1007/BF01541547 (1990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46</w:t>
      </w:r>
      <w:r w:rsidRPr="00C00A05">
        <w:tab/>
        <w:t xml:space="preserve">Jeon, M. S. &amp; Bae, E. B. Emotions and sensory processing in adolescents: The effect of childhood traumatic experiences. </w:t>
      </w:r>
      <w:r w:rsidRPr="00C00A05">
        <w:rPr>
          <w:i/>
        </w:rPr>
        <w:t>J Psychiatr Res</w:t>
      </w:r>
      <w:r w:rsidRPr="00C00A05">
        <w:t xml:space="preserve"> </w:t>
      </w:r>
      <w:r w:rsidRPr="00C00A05">
        <w:rPr>
          <w:b/>
        </w:rPr>
        <w:t>151</w:t>
      </w:r>
      <w:r w:rsidRPr="00C00A05">
        <w:t>, 136-143, doi:10.1016/j.jpsychires.2022.03.054 (2022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47</w:t>
      </w:r>
      <w:r w:rsidRPr="00C00A05">
        <w:tab/>
        <w:t xml:space="preserve">Jerud, A. B., Zoellner, L. A., Pruitt, L. D. &amp; Feeny, N. C. Changes in emotion regulation in adults with and without a history of childhood abuse following posttraumatic stress disorder treatment. </w:t>
      </w:r>
      <w:r w:rsidRPr="00C00A05">
        <w:rPr>
          <w:i/>
        </w:rPr>
        <w:t>Journal of consulting and clinical psychology</w:t>
      </w:r>
      <w:r w:rsidRPr="00C00A05">
        <w:t xml:space="preserve"> </w:t>
      </w:r>
      <w:r w:rsidRPr="00C00A05">
        <w:rPr>
          <w:b/>
        </w:rPr>
        <w:t>82</w:t>
      </w:r>
      <w:r w:rsidRPr="00C00A05">
        <w:t>, 721-730, doi:10.1037/a0036520 (2014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lastRenderedPageBreak/>
        <w:t>48</w:t>
      </w:r>
      <w:r w:rsidRPr="00C00A05">
        <w:tab/>
        <w:t>Julian, M. M.</w:t>
      </w:r>
      <w:r w:rsidRPr="00C00A05">
        <w:rPr>
          <w:i/>
        </w:rPr>
        <w:t xml:space="preserve"> et al.</w:t>
      </w:r>
      <w:r w:rsidRPr="00C00A05">
        <w:t xml:space="preserve"> Associations between oxytocin receptor gene (oxtr) polymorphisms, childhood trauma, and parenting behavior. </w:t>
      </w:r>
      <w:r w:rsidRPr="00C00A05">
        <w:rPr>
          <w:i/>
        </w:rPr>
        <w:t>Developmental psychology</w:t>
      </w:r>
      <w:r w:rsidRPr="00C00A05">
        <w:t xml:space="preserve"> </w:t>
      </w:r>
      <w:r w:rsidRPr="00C00A05">
        <w:rPr>
          <w:b/>
        </w:rPr>
        <w:t>55</w:t>
      </w:r>
      <w:r w:rsidRPr="00C00A05">
        <w:t>, 2135-2146, doi:10.1037/dev0000783 (2019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49</w:t>
      </w:r>
      <w:r w:rsidRPr="00C00A05">
        <w:tab/>
        <w:t xml:space="preserve">Jung, J. H. Childhood adversity, religion, and change in adult mental health. </w:t>
      </w:r>
      <w:r w:rsidRPr="00C00A05">
        <w:rPr>
          <w:i/>
        </w:rPr>
        <w:t>Res. Aging</w:t>
      </w:r>
      <w:r w:rsidRPr="00C00A05">
        <w:t xml:space="preserve"> </w:t>
      </w:r>
      <w:r w:rsidRPr="00C00A05">
        <w:rPr>
          <w:b/>
        </w:rPr>
        <w:t>40</w:t>
      </w:r>
      <w:r w:rsidRPr="00C00A05">
        <w:t>, 155-179, doi:10.1177/0164027516686662 (2018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50</w:t>
      </w:r>
      <w:r w:rsidRPr="00C00A05">
        <w:tab/>
        <w:t xml:space="preserve">Kelifa, M. O., Yang, Y., Carly, H., Bo, W. &amp; Wang, P. How adverse childhood experiences relate to subjective wellbeing in college students: The role of resilience and depression. </w:t>
      </w:r>
      <w:r w:rsidRPr="00C00A05">
        <w:rPr>
          <w:i/>
        </w:rPr>
        <w:t>J Happiness Stud</w:t>
      </w:r>
      <w:r w:rsidRPr="00C00A05">
        <w:t xml:space="preserve"> </w:t>
      </w:r>
      <w:r w:rsidRPr="00C00A05">
        <w:rPr>
          <w:b/>
        </w:rPr>
        <w:t>22</w:t>
      </w:r>
      <w:r w:rsidRPr="00C00A05">
        <w:t>, 2103-2123, doi:10.1007/s10902-020-00308-7 (2020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51</w:t>
      </w:r>
      <w:r w:rsidRPr="00C00A05">
        <w:tab/>
        <w:t xml:space="preserve">Kim, S., Han, Y. &amp; Ma, J. Profiles of adverse childhood experiences (aces) and psychosocial adjustment in south korea: Comparison between probation and non-probation youth. </w:t>
      </w:r>
      <w:r w:rsidRPr="00C00A05">
        <w:rPr>
          <w:i/>
        </w:rPr>
        <w:t>Child abuse &amp; neglect</w:t>
      </w:r>
      <w:r w:rsidRPr="00C00A05">
        <w:t xml:space="preserve"> </w:t>
      </w:r>
      <w:r w:rsidRPr="00C00A05">
        <w:rPr>
          <w:b/>
        </w:rPr>
        <w:t>146</w:t>
      </w:r>
      <w:r w:rsidRPr="00C00A05">
        <w:t>, 106453, doi:10.1016/j.chiabu.2023.106453 (2023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52</w:t>
      </w:r>
      <w:r w:rsidRPr="00C00A05">
        <w:tab/>
        <w:t xml:space="preserve">Koenig, A. L., Cicchetti, D. &amp; Rogosch, F. A. Child compliance/noncompliance and maternal contributors to internalization in maltreating and nonmaltreating dyads. </w:t>
      </w:r>
      <w:r w:rsidRPr="00C00A05">
        <w:rPr>
          <w:i/>
        </w:rPr>
        <w:t>Child development</w:t>
      </w:r>
      <w:r w:rsidRPr="00C00A05">
        <w:t xml:space="preserve"> </w:t>
      </w:r>
      <w:r w:rsidRPr="00C00A05">
        <w:rPr>
          <w:b/>
        </w:rPr>
        <w:t>71</w:t>
      </w:r>
      <w:r w:rsidRPr="00C00A05">
        <w:t>, 1018-1032, doi:10.1111/1467-8624.00206 (2000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53</w:t>
      </w:r>
      <w:r w:rsidRPr="00C00A05">
        <w:tab/>
        <w:t>Kong, F.</w:t>
      </w:r>
      <w:r w:rsidRPr="00C00A05">
        <w:rPr>
          <w:i/>
        </w:rPr>
        <w:t xml:space="preserve"> et al.</w:t>
      </w:r>
      <w:r w:rsidRPr="00C00A05">
        <w:t xml:space="preserve"> Childhood emotional but not physical or sexual maltreatment predicts prosocial behavior in late adolescence: A daily diary study. </w:t>
      </w:r>
      <w:r w:rsidRPr="00C00A05">
        <w:rPr>
          <w:i/>
        </w:rPr>
        <w:t>Child abuse &amp; neglect</w:t>
      </w:r>
      <w:r w:rsidRPr="00C00A05">
        <w:t xml:space="preserve"> </w:t>
      </w:r>
      <w:r w:rsidRPr="00C00A05">
        <w:rPr>
          <w:b/>
        </w:rPr>
        <w:t>139</w:t>
      </w:r>
      <w:r w:rsidRPr="00C00A05">
        <w:t>, 106123, doi:10.1016/j.chiabu.2023.106123 (2023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54</w:t>
      </w:r>
      <w:r w:rsidRPr="00C00A05">
        <w:tab/>
        <w:t>Krijnen, L. J. G.</w:t>
      </w:r>
      <w:r w:rsidRPr="00C00A05">
        <w:rPr>
          <w:i/>
        </w:rPr>
        <w:t xml:space="preserve"> et al.</w:t>
      </w:r>
      <w:r w:rsidRPr="00C00A05">
        <w:t xml:space="preserve"> Factors associated with mental health of young children during the covid-19 pandemic in the netherlands. </w:t>
      </w:r>
      <w:r w:rsidRPr="00C00A05">
        <w:rPr>
          <w:i/>
        </w:rPr>
        <w:t>Child and Adolescent Psychiatry and Mental Health</w:t>
      </w:r>
      <w:r w:rsidRPr="00C00A05">
        <w:t xml:space="preserve"> </w:t>
      </w:r>
      <w:r w:rsidRPr="00C00A05">
        <w:rPr>
          <w:b/>
        </w:rPr>
        <w:t>17</w:t>
      </w:r>
      <w:r w:rsidRPr="00C00A05">
        <w:t>, 136, doi:10.1186/s13034-023-00686-9 (2023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55</w:t>
      </w:r>
      <w:r w:rsidRPr="00C00A05">
        <w:tab/>
        <w:t xml:space="preserve">Kumar, A., Deb, S. &amp; Bhagyalakshmi, K. C. Impact of abuse on mental health and happiness among students: Mediating role of family environment. </w:t>
      </w:r>
      <w:r w:rsidRPr="00C00A05">
        <w:rPr>
          <w:i/>
        </w:rPr>
        <w:t>Journal of Indian Association for Child and Adolescent Mental Health</w:t>
      </w:r>
      <w:r w:rsidRPr="00C00A05">
        <w:t xml:space="preserve"> </w:t>
      </w:r>
      <w:r w:rsidRPr="00C00A05">
        <w:rPr>
          <w:b/>
        </w:rPr>
        <w:t>19</w:t>
      </w:r>
      <w:r w:rsidRPr="00C00A05">
        <w:t>, 266-272, doi:10.1177/09731342231217075 (2023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56</w:t>
      </w:r>
      <w:r w:rsidRPr="00C00A05">
        <w:tab/>
        <w:t>Kuzminskaite, E.</w:t>
      </w:r>
      <w:r w:rsidRPr="00C00A05">
        <w:rPr>
          <w:i/>
        </w:rPr>
        <w:t xml:space="preserve"> et al.</w:t>
      </w:r>
      <w:r w:rsidRPr="00C00A05">
        <w:t xml:space="preserve"> Day-to-day affect fluctuations in adults with childhood trauma history: A two-week ecological momentary assessment study. </w:t>
      </w:r>
      <w:r w:rsidRPr="00C00A05">
        <w:rPr>
          <w:i/>
        </w:rPr>
        <w:t>Psychological medicine</w:t>
      </w:r>
      <w:r w:rsidRPr="00C00A05">
        <w:t xml:space="preserve"> </w:t>
      </w:r>
      <w:r w:rsidRPr="00C00A05">
        <w:rPr>
          <w:b/>
        </w:rPr>
        <w:t>54</w:t>
      </w:r>
      <w:r w:rsidRPr="00C00A05">
        <w:t>, 1160-1171, doi:10.1017/S0033291723002969 (2024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57</w:t>
      </w:r>
      <w:r w:rsidRPr="00C00A05">
        <w:tab/>
        <w:t xml:space="preserve">Kwok, S., Jiang, J. &amp; Fang, S. Presence of meaning in life and meaning confusion mediate the effects of adverse childhood experiences on mental health among university students. </w:t>
      </w:r>
      <w:r w:rsidRPr="00C00A05">
        <w:rPr>
          <w:i/>
        </w:rPr>
        <w:t>Applied psychology. Health and well-being</w:t>
      </w:r>
      <w:r w:rsidRPr="00C00A05">
        <w:t xml:space="preserve"> </w:t>
      </w:r>
      <w:r w:rsidRPr="00C00A05">
        <w:rPr>
          <w:b/>
        </w:rPr>
        <w:t>16</w:t>
      </w:r>
      <w:r w:rsidRPr="00C00A05">
        <w:t>, 179-197, doi:10.1111/aphw.12478 (2024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58</w:t>
      </w:r>
      <w:r w:rsidRPr="00C00A05">
        <w:tab/>
        <w:t>Labella, M. H.</w:t>
      </w:r>
      <w:r w:rsidRPr="00C00A05">
        <w:rPr>
          <w:i/>
        </w:rPr>
        <w:t xml:space="preserve"> et al.</w:t>
      </w:r>
      <w:r w:rsidRPr="00C00A05">
        <w:t xml:space="preserve"> Parental affect profiles predict child emotion regulation and classroom adjustment in families experiencing homelessness. </w:t>
      </w:r>
      <w:r w:rsidRPr="00C00A05">
        <w:rPr>
          <w:i/>
        </w:rPr>
        <w:t>Soc Dev</w:t>
      </w:r>
      <w:r w:rsidRPr="00C00A05">
        <w:t xml:space="preserve"> </w:t>
      </w:r>
      <w:r w:rsidRPr="00C00A05">
        <w:rPr>
          <w:b/>
        </w:rPr>
        <w:t>32</w:t>
      </w:r>
      <w:r w:rsidRPr="00C00A05">
        <w:t>, 830-848, doi:10.1111/sode.12667 (2023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59</w:t>
      </w:r>
      <w:r w:rsidRPr="00C00A05">
        <w:tab/>
        <w:t xml:space="preserve">LaNoue, M., Graeber, D. A., Helitzer, D. L. &amp; Fawcett, J. Negative affect predicts adults' ratings of the current, but not childhood, impact of adverse childhood events. </w:t>
      </w:r>
      <w:r w:rsidRPr="00C00A05">
        <w:rPr>
          <w:i/>
        </w:rPr>
        <w:t>Community Ment. Health J.</w:t>
      </w:r>
      <w:r w:rsidRPr="00C00A05">
        <w:t xml:space="preserve"> </w:t>
      </w:r>
      <w:r w:rsidRPr="00C00A05">
        <w:rPr>
          <w:b/>
        </w:rPr>
        <w:t>49</w:t>
      </w:r>
      <w:r w:rsidRPr="00C00A05">
        <w:t>, 560-566, doi:10.1007/s10597-012-9511-4 (2013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60</w:t>
      </w:r>
      <w:r w:rsidRPr="00C00A05">
        <w:tab/>
        <w:t xml:space="preserve">Lazić, M., Jovanović, V. &amp; Gavrilov-Jerković, V. The role of perceived negative childhood experiences in the context of recent stress: Testing competing theoretical models. </w:t>
      </w:r>
      <w:r w:rsidRPr="00C00A05">
        <w:rPr>
          <w:i/>
        </w:rPr>
        <w:t>Current Psychology</w:t>
      </w:r>
      <w:r w:rsidRPr="00C00A05">
        <w:t xml:space="preserve"> </w:t>
      </w:r>
      <w:r w:rsidRPr="00C00A05">
        <w:rPr>
          <w:b/>
        </w:rPr>
        <w:t>42</w:t>
      </w:r>
      <w:r w:rsidRPr="00C00A05">
        <w:t>, 116-125, doi:10.1007/s12144-021-01418-y (2021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61</w:t>
      </w:r>
      <w:r w:rsidRPr="00C00A05">
        <w:tab/>
        <w:t>Lehto, K.</w:t>
      </w:r>
      <w:r w:rsidRPr="00C00A05">
        <w:rPr>
          <w:i/>
        </w:rPr>
        <w:t xml:space="preserve"> et al.</w:t>
      </w:r>
      <w:r w:rsidRPr="00C00A05">
        <w:t xml:space="preserve"> Childhood adoption and mental health in adulthood: The role of gene-environment correlations and interactions in the uk biobank. </w:t>
      </w:r>
      <w:r w:rsidRPr="00C00A05">
        <w:rPr>
          <w:i/>
        </w:rPr>
        <w:t>Biological psychiatry</w:t>
      </w:r>
      <w:r w:rsidRPr="00C00A05">
        <w:t xml:space="preserve"> </w:t>
      </w:r>
      <w:r w:rsidRPr="00C00A05">
        <w:rPr>
          <w:b/>
        </w:rPr>
        <w:t>87</w:t>
      </w:r>
      <w:r w:rsidRPr="00C00A05">
        <w:t>, 708-716, doi:10.1016/j.biopsych.2019.10.016 (2020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62</w:t>
      </w:r>
      <w:r w:rsidRPr="00C00A05">
        <w:tab/>
        <w:t xml:space="preserve">Li, Q. &amp; Xiang, Y. How is childhood maltreatment linked to benign envy/malicious envy? The mediating role of self-esteem, authentic pride and hubristic pride. </w:t>
      </w:r>
      <w:r w:rsidRPr="00C00A05">
        <w:rPr>
          <w:i/>
        </w:rPr>
        <w:t>Personal Ment Health</w:t>
      </w:r>
      <w:r w:rsidRPr="00C00A05">
        <w:t xml:space="preserve"> </w:t>
      </w:r>
      <w:r w:rsidRPr="00C00A05">
        <w:rPr>
          <w:b/>
        </w:rPr>
        <w:t>14</w:t>
      </w:r>
      <w:r w:rsidRPr="00C00A05">
        <w:t>, 376-387, doi:10.1002/pmh.1492 (2020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63</w:t>
      </w:r>
      <w:r w:rsidRPr="00C00A05">
        <w:tab/>
        <w:t xml:space="preserve">Liu, A., Wang, W. &amp; Wu, X. Understanding the relation between self-compassion and suicide risk among adolescents in a post-disaster context: Mediating roles of gratitude and posttraumatic stress disorder. </w:t>
      </w:r>
      <w:r w:rsidRPr="00C00A05">
        <w:rPr>
          <w:i/>
        </w:rPr>
        <w:t>Front Psychol</w:t>
      </w:r>
      <w:r w:rsidRPr="00C00A05">
        <w:t xml:space="preserve"> </w:t>
      </w:r>
      <w:r w:rsidRPr="00C00A05">
        <w:rPr>
          <w:b/>
        </w:rPr>
        <w:t>11</w:t>
      </w:r>
      <w:r w:rsidRPr="00C00A05">
        <w:t>, 1541, doi:10.3389/fpsyg.2020.01541 (2020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lastRenderedPageBreak/>
        <w:t>64</w:t>
      </w:r>
      <w:r w:rsidRPr="00C00A05">
        <w:tab/>
        <w:t xml:space="preserve">Liu, J., Li, B., Xu, M., Luo, J. &amp; Li, X. Effects of childhood maltreatment on prosocial behaviors among chinese emerging adults: A mediated moderation model of psychological suzhi and gratitude. </w:t>
      </w:r>
      <w:r w:rsidRPr="00C00A05">
        <w:rPr>
          <w:i/>
        </w:rPr>
        <w:t>Child Youth Serv Rev</w:t>
      </w:r>
      <w:r w:rsidRPr="00C00A05">
        <w:t xml:space="preserve"> </w:t>
      </w:r>
      <w:r w:rsidRPr="00C00A05">
        <w:rPr>
          <w:b/>
        </w:rPr>
        <w:t>132</w:t>
      </w:r>
      <w:r w:rsidRPr="00C00A05">
        <w:t>, doi:10.1016/j.childyouth.2021.106334 (2022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65</w:t>
      </w:r>
      <w:r w:rsidRPr="00C00A05">
        <w:tab/>
        <w:t>Liu, P.</w:t>
      </w:r>
      <w:r w:rsidRPr="00C00A05">
        <w:rPr>
          <w:i/>
        </w:rPr>
        <w:t xml:space="preserve"> et al.</w:t>
      </w:r>
      <w:r w:rsidRPr="00C00A05">
        <w:t xml:space="preserve"> Maternal depression, child temperament, and early-life stress predict never-depressed preadolescents’ functional connectivity during a negative-mood induction. </w:t>
      </w:r>
      <w:r w:rsidRPr="00C00A05">
        <w:rPr>
          <w:i/>
        </w:rPr>
        <w:t>Clinical Psychological Science</w:t>
      </w:r>
      <w:r w:rsidRPr="00C00A05">
        <w:t xml:space="preserve"> </w:t>
      </w:r>
      <w:r w:rsidRPr="00C00A05">
        <w:rPr>
          <w:b/>
        </w:rPr>
        <w:t>10</w:t>
      </w:r>
      <w:r w:rsidRPr="00C00A05">
        <w:t>, 141-160, doi:10.1177/21677026211016419 (2021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66</w:t>
      </w:r>
      <w:r w:rsidRPr="00C00A05">
        <w:tab/>
        <w:t xml:space="preserve">Luterek, J. A., Orsillo, S. M. &amp; Marx, B. P. An experimental examination of emotional experience, expression, and disclosure in women reporting a history of childhood sexual abuse. </w:t>
      </w:r>
      <w:r w:rsidRPr="00C00A05">
        <w:rPr>
          <w:i/>
        </w:rPr>
        <w:t>Journal of traumatic stress</w:t>
      </w:r>
      <w:r w:rsidRPr="00C00A05">
        <w:t xml:space="preserve"> </w:t>
      </w:r>
      <w:r w:rsidRPr="00C00A05">
        <w:rPr>
          <w:b/>
        </w:rPr>
        <w:t>18</w:t>
      </w:r>
      <w:r w:rsidRPr="00C00A05">
        <w:t>, 237-244, doi:10.1002/jts.20027 (2005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67</w:t>
      </w:r>
      <w:r w:rsidRPr="00C00A05">
        <w:tab/>
        <w:t xml:space="preserve">McQuarrie, A. M., Smith, S. D. &amp; Jakobson, L. S. Alexithymia and sensory processing sensitivity account for unique variance in the prediction of emotional contagion and empathy. </w:t>
      </w:r>
      <w:r w:rsidRPr="00C00A05">
        <w:rPr>
          <w:i/>
        </w:rPr>
        <w:t>Front Psychol</w:t>
      </w:r>
      <w:r w:rsidRPr="00C00A05">
        <w:t xml:space="preserve"> </w:t>
      </w:r>
      <w:r w:rsidRPr="00C00A05">
        <w:rPr>
          <w:b/>
        </w:rPr>
        <w:t>14</w:t>
      </w:r>
      <w:r w:rsidRPr="00C00A05">
        <w:t>, 1072783, doi:10.3389/fpsyg.2023.1072783 (2023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68</w:t>
      </w:r>
      <w:r w:rsidRPr="00C00A05">
        <w:tab/>
        <w:t xml:space="preserve">Mezquita, L., Ibanez, M. I., Moya, J., Villa, H. &amp; Ortet, G. A longitudinal examination of different etiological pathways to alcohol use and misuse. </w:t>
      </w:r>
      <w:r w:rsidRPr="00C00A05">
        <w:rPr>
          <w:i/>
        </w:rPr>
        <w:t>Alcohol Clin Exp Res</w:t>
      </w:r>
      <w:r w:rsidRPr="00C00A05">
        <w:t xml:space="preserve"> </w:t>
      </w:r>
      <w:r w:rsidRPr="00C00A05">
        <w:rPr>
          <w:b/>
        </w:rPr>
        <w:t>38</w:t>
      </w:r>
      <w:r w:rsidRPr="00C00A05">
        <w:t>, 1770-1779, doi:10.1111/acer.12419 (2014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69</w:t>
      </w:r>
      <w:r w:rsidRPr="00C00A05">
        <w:tab/>
        <w:t>Michels, N.</w:t>
      </w:r>
      <w:r w:rsidRPr="00C00A05">
        <w:rPr>
          <w:i/>
        </w:rPr>
        <w:t xml:space="preserve"> et al.</w:t>
      </w:r>
      <w:r w:rsidRPr="00C00A05">
        <w:t xml:space="preserve"> Stress, emotional eating behaviour and dietary patterns in children. </w:t>
      </w:r>
      <w:r w:rsidRPr="00C00A05">
        <w:rPr>
          <w:i/>
        </w:rPr>
        <w:t>Appetite</w:t>
      </w:r>
      <w:r w:rsidRPr="00C00A05">
        <w:t xml:space="preserve"> </w:t>
      </w:r>
      <w:r w:rsidRPr="00C00A05">
        <w:rPr>
          <w:b/>
        </w:rPr>
        <w:t>59</w:t>
      </w:r>
      <w:r w:rsidRPr="00C00A05">
        <w:t>, 762-769, doi:10.1016/j.appet.2012.08.010 (2012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70</w:t>
      </w:r>
      <w:r w:rsidRPr="00C00A05">
        <w:tab/>
        <w:t>Michels, N.</w:t>
      </w:r>
      <w:r w:rsidRPr="00C00A05">
        <w:rPr>
          <w:i/>
        </w:rPr>
        <w:t xml:space="preserve"> et al.</w:t>
      </w:r>
      <w:r w:rsidRPr="00C00A05">
        <w:t xml:space="preserve"> Negative life events, emotions and psychological difficulties as determinants of salivary cortisol in belgian primary school children. </w:t>
      </w:r>
      <w:r w:rsidRPr="00C00A05">
        <w:rPr>
          <w:i/>
        </w:rPr>
        <w:t>Psychoneuroendocrinology</w:t>
      </w:r>
      <w:r w:rsidRPr="00C00A05">
        <w:t xml:space="preserve"> </w:t>
      </w:r>
      <w:r w:rsidRPr="00C00A05">
        <w:rPr>
          <w:b/>
        </w:rPr>
        <w:t>37</w:t>
      </w:r>
      <w:r w:rsidRPr="00C00A05">
        <w:t>, 1506-1515, doi:10.1016/j.psyneuen.2012.02.004 (2012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71</w:t>
      </w:r>
      <w:r w:rsidRPr="00C00A05">
        <w:tab/>
        <w:t xml:space="preserve">Morelen, D., Menke, R., Rosenblum, K. L., Beeghly, M. &amp; Muzik, M. Understanding bidirectional mother-infant affective displays across contexts: Effects of maternal maltreatment history and postpartum depression and ptsd symptoms. </w:t>
      </w:r>
      <w:r w:rsidRPr="00C00A05">
        <w:rPr>
          <w:i/>
        </w:rPr>
        <w:t>Psychopathology</w:t>
      </w:r>
      <w:r w:rsidRPr="00C00A05">
        <w:t xml:space="preserve"> </w:t>
      </w:r>
      <w:r w:rsidRPr="00C00A05">
        <w:rPr>
          <w:b/>
        </w:rPr>
        <w:t>49</w:t>
      </w:r>
      <w:r w:rsidRPr="00C00A05">
        <w:t>, 305-314, doi:10.1159/000448376 (2016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72</w:t>
      </w:r>
      <w:r w:rsidRPr="00C00A05">
        <w:tab/>
        <w:t xml:space="preserve">Nayman, S., Jones, E. J., Smyth, J. M. &amp; Schreier, H. M. C. Associations of childhood and adult adversity with daily experiences in adulthood. </w:t>
      </w:r>
      <w:r w:rsidRPr="00C00A05">
        <w:rPr>
          <w:i/>
        </w:rPr>
        <w:t>Stress Health</w:t>
      </w:r>
      <w:r w:rsidRPr="00C00A05">
        <w:t xml:space="preserve"> </w:t>
      </w:r>
      <w:r w:rsidRPr="00C00A05">
        <w:rPr>
          <w:b/>
        </w:rPr>
        <w:t>38</w:t>
      </w:r>
      <w:r w:rsidRPr="00C00A05">
        <w:t>, 318-329, doi:10.1002/smi.3090 (2022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73</w:t>
      </w:r>
      <w:r w:rsidRPr="00C00A05">
        <w:tab/>
        <w:t xml:space="preserve">Nayman, S., Schricker, I. F., Reinhard, I. &amp; Kuehner, C. Childhood adversity predicts stronger premenstrual mood worsening, stress appraisal and cortisol decrease in women with premenstrual dysphoric disorder. </w:t>
      </w:r>
      <w:r w:rsidRPr="00C00A05">
        <w:rPr>
          <w:i/>
        </w:rPr>
        <w:t>Frontiers in endocrinology</w:t>
      </w:r>
      <w:r w:rsidRPr="00C00A05">
        <w:t xml:space="preserve"> </w:t>
      </w:r>
      <w:r w:rsidRPr="00C00A05">
        <w:rPr>
          <w:b/>
        </w:rPr>
        <w:t>14</w:t>
      </w:r>
      <w:r w:rsidRPr="00C00A05">
        <w:t>, 1278531, doi:10.3389/fendo.2023.1278531 (2023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74</w:t>
      </w:r>
      <w:r w:rsidRPr="00C00A05">
        <w:tab/>
        <w:t xml:space="preserve">Nguyen-Feng, V. N., Romano, F. N. &amp; Frazier, P. Emotional abuse moderates efficacy of an ecological momentary stress management intervention for college students. </w:t>
      </w:r>
      <w:r w:rsidRPr="00C00A05">
        <w:rPr>
          <w:i/>
        </w:rPr>
        <w:t>Journal of Counseling Psychology</w:t>
      </w:r>
      <w:r w:rsidRPr="00C00A05">
        <w:t xml:space="preserve"> </w:t>
      </w:r>
      <w:r w:rsidRPr="00C00A05">
        <w:rPr>
          <w:b/>
        </w:rPr>
        <w:t>66</w:t>
      </w:r>
      <w:r w:rsidRPr="00C00A05">
        <w:t>, 461-472, doi:10.1037/cou0000332 (2019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75</w:t>
      </w:r>
      <w:r w:rsidRPr="00C00A05">
        <w:tab/>
        <w:t>Nishimi, K.</w:t>
      </w:r>
      <w:r w:rsidRPr="00C00A05">
        <w:rPr>
          <w:i/>
        </w:rPr>
        <w:t xml:space="preserve"> et al.</w:t>
      </w:r>
      <w:r w:rsidRPr="00C00A05">
        <w:t xml:space="preserve"> Measures of adult psychological resilience following early-life adversity: How congruent are different measures? </w:t>
      </w:r>
      <w:r w:rsidRPr="00C00A05">
        <w:rPr>
          <w:i/>
        </w:rPr>
        <w:t>Psychological medicine</w:t>
      </w:r>
      <w:r w:rsidRPr="00C00A05">
        <w:t xml:space="preserve"> </w:t>
      </w:r>
      <w:r w:rsidRPr="00C00A05">
        <w:rPr>
          <w:b/>
        </w:rPr>
        <w:t>51</w:t>
      </w:r>
      <w:r w:rsidRPr="00C00A05">
        <w:t>, 2637-2646, doi:10.1017/S0033291720001191 (2021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76</w:t>
      </w:r>
      <w:r w:rsidRPr="00C00A05">
        <w:tab/>
        <w:t xml:space="preserve">Nishimi, K. M., Koenen, K. C., Coull, B. A. &amp; Kubzansky, L. D. Association of psychological resilience with healthy lifestyle and body weight in young adulthood. </w:t>
      </w:r>
      <w:r w:rsidRPr="00C00A05">
        <w:rPr>
          <w:i/>
        </w:rPr>
        <w:t>J Adolescent Health</w:t>
      </w:r>
      <w:r w:rsidRPr="00C00A05">
        <w:t xml:space="preserve"> </w:t>
      </w:r>
      <w:r w:rsidRPr="00C00A05">
        <w:rPr>
          <w:b/>
        </w:rPr>
        <w:t>70</w:t>
      </w:r>
      <w:r w:rsidRPr="00C00A05">
        <w:t>, 258-266, doi:10.1016/j.jadohealth.2021.08.006 (2022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77</w:t>
      </w:r>
      <w:r w:rsidRPr="00C00A05">
        <w:tab/>
        <w:t xml:space="preserve">Oltean, L.-E., Miu, A. C., Șoflău, R. &amp; Szentágotai-Tătar, A. Tailoring gratitude interventions. How and for whom do they work? The potential mediating role of reward processing and the moderating role of childhood adversity and trait gratitude. </w:t>
      </w:r>
      <w:r w:rsidRPr="00C00A05">
        <w:rPr>
          <w:i/>
        </w:rPr>
        <w:t>J Happiness Stud</w:t>
      </w:r>
      <w:r w:rsidRPr="00C00A05">
        <w:t xml:space="preserve"> </w:t>
      </w:r>
      <w:r w:rsidRPr="00C00A05">
        <w:rPr>
          <w:b/>
        </w:rPr>
        <w:t>23</w:t>
      </w:r>
      <w:r w:rsidRPr="00C00A05">
        <w:t>, 3007-3030, doi:10.1007/s10902-022-00530-5 (2022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78</w:t>
      </w:r>
      <w:r w:rsidRPr="00C00A05">
        <w:tab/>
        <w:t xml:space="preserve">Oshio, T., Umeda, M. &amp; Kawakami, N. Childhood adversity and adulthood subjective well-being: Evidence from japan. </w:t>
      </w:r>
      <w:r w:rsidRPr="00C00A05">
        <w:rPr>
          <w:i/>
        </w:rPr>
        <w:t>J Happiness Stud</w:t>
      </w:r>
      <w:r w:rsidRPr="00C00A05">
        <w:t xml:space="preserve"> </w:t>
      </w:r>
      <w:r w:rsidRPr="00C00A05">
        <w:rPr>
          <w:b/>
        </w:rPr>
        <w:t>14</w:t>
      </w:r>
      <w:r w:rsidRPr="00C00A05">
        <w:t>, 843-860, doi:10.1007/s10902-012-9358-y (2013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lastRenderedPageBreak/>
        <w:t>79</w:t>
      </w:r>
      <w:r w:rsidRPr="00C00A05">
        <w:tab/>
        <w:t>Paetzold, I.</w:t>
      </w:r>
      <w:r w:rsidRPr="00C00A05">
        <w:rPr>
          <w:i/>
        </w:rPr>
        <w:t xml:space="preserve"> et al.</w:t>
      </w:r>
      <w:r w:rsidRPr="00C00A05">
        <w:t xml:space="preserve"> Stress reactivity as a putative mechanism linking childhood trauma with clinical outcomes in individuals at ultra-high-risk for psychosis: Findings from the eu-gei high risk study. </w:t>
      </w:r>
      <w:r w:rsidRPr="00C00A05">
        <w:rPr>
          <w:i/>
        </w:rPr>
        <w:t>Epidemiol. Psychiatr. Sci.</w:t>
      </w:r>
      <w:r w:rsidRPr="00C00A05">
        <w:t xml:space="preserve"> </w:t>
      </w:r>
      <w:r w:rsidRPr="00C00A05">
        <w:rPr>
          <w:b/>
        </w:rPr>
        <w:t>30</w:t>
      </w:r>
      <w:r w:rsidRPr="00C00A05">
        <w:t>, e40, doi:10.1017/S2045796021000251 (2021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80</w:t>
      </w:r>
      <w:r w:rsidRPr="00C00A05">
        <w:tab/>
        <w:t>Pole, N.</w:t>
      </w:r>
      <w:r w:rsidRPr="00C00A05">
        <w:rPr>
          <w:i/>
        </w:rPr>
        <w:t xml:space="preserve"> et al.</w:t>
      </w:r>
      <w:r w:rsidRPr="00C00A05">
        <w:t xml:space="preserve"> Associations between childhood trauma and emotion-modulated psychophysiological responses to startling sounds: A study of police cadets. </w:t>
      </w:r>
      <w:r w:rsidRPr="00C00A05">
        <w:rPr>
          <w:i/>
        </w:rPr>
        <w:t>Journal of abnormal psychology</w:t>
      </w:r>
      <w:r w:rsidRPr="00C00A05">
        <w:t xml:space="preserve"> </w:t>
      </w:r>
      <w:r w:rsidRPr="00C00A05">
        <w:rPr>
          <w:b/>
        </w:rPr>
        <w:t>116</w:t>
      </w:r>
      <w:r w:rsidRPr="00C00A05">
        <w:t>, 352-361, doi:10.1037/0021-843X.116.2.352 (2007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81</w:t>
      </w:r>
      <w:r w:rsidRPr="00C00A05">
        <w:tab/>
        <w:t xml:space="preserve">Ponnamperuma, T. Validation of the long-term difficulties questionnaire-youth version as a measure of chronic stress in adolescents in sri lanka. </w:t>
      </w:r>
      <w:r w:rsidRPr="00C00A05">
        <w:rPr>
          <w:i/>
        </w:rPr>
        <w:t>WHO South-East Asia journal of public health</w:t>
      </w:r>
      <w:r w:rsidRPr="00C00A05">
        <w:t xml:space="preserve"> </w:t>
      </w:r>
      <w:r w:rsidRPr="00C00A05">
        <w:rPr>
          <w:b/>
        </w:rPr>
        <w:t>11</w:t>
      </w:r>
      <w:r w:rsidRPr="00C00A05">
        <w:t>, 71-78, doi:10.4103/WHO-SEAJPH.WHO-SEAJPH_199_21 (2022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82</w:t>
      </w:r>
      <w:r w:rsidRPr="00C00A05">
        <w:tab/>
        <w:t>Pries, L. K.</w:t>
      </w:r>
      <w:r w:rsidRPr="00C00A05">
        <w:rPr>
          <w:i/>
        </w:rPr>
        <w:t xml:space="preserve"> et al.</w:t>
      </w:r>
      <w:r w:rsidRPr="00C00A05">
        <w:t xml:space="preserve"> Polygenic liability for schizophrenia and childhood adversity influences daily-life emotion dysregulation and psychosis proneness. </w:t>
      </w:r>
      <w:r w:rsidRPr="00C00A05">
        <w:rPr>
          <w:i/>
        </w:rPr>
        <w:t>Acta psychiatrica Scandinavica</w:t>
      </w:r>
      <w:r w:rsidRPr="00C00A05">
        <w:t xml:space="preserve"> </w:t>
      </w:r>
      <w:r w:rsidRPr="00C00A05">
        <w:rPr>
          <w:b/>
        </w:rPr>
        <w:t>141</w:t>
      </w:r>
      <w:r w:rsidRPr="00C00A05">
        <w:t>, 465-475, doi:10.1111/acps.13158 (2020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83</w:t>
      </w:r>
      <w:r w:rsidRPr="00C00A05">
        <w:tab/>
        <w:t>Raney, J. H.</w:t>
      </w:r>
      <w:r w:rsidRPr="00C00A05">
        <w:rPr>
          <w:i/>
        </w:rPr>
        <w:t xml:space="preserve"> et al.</w:t>
      </w:r>
      <w:r w:rsidRPr="00C00A05">
        <w:t xml:space="preserve"> Mental well-being among adversity-exposed adolescents during the covid-19 pandemic. </w:t>
      </w:r>
      <w:r w:rsidRPr="00C00A05">
        <w:rPr>
          <w:i/>
        </w:rPr>
        <w:t>Jama Netw Open</w:t>
      </w:r>
      <w:r w:rsidRPr="00C00A05">
        <w:t xml:space="preserve"> </w:t>
      </w:r>
      <w:r w:rsidRPr="00C00A05">
        <w:rPr>
          <w:b/>
        </w:rPr>
        <w:t>7</w:t>
      </w:r>
      <w:r w:rsidRPr="00C00A05">
        <w:t>, e242076, doi:10.1001/jamanetworkopen.2024.2076 (2024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84</w:t>
      </w:r>
      <w:r w:rsidRPr="00C00A05">
        <w:tab/>
        <w:t xml:space="preserve">Riley, F., Wright, M., Bokszczanin, A. &amp; Essau, C. A. Poly-victimization in polish adolescents: Risk factors and the moderating role of coping. </w:t>
      </w:r>
      <w:r w:rsidRPr="00C00A05">
        <w:rPr>
          <w:i/>
        </w:rPr>
        <w:t>J Interpers Violence</w:t>
      </w:r>
      <w:r w:rsidRPr="00C00A05">
        <w:t xml:space="preserve"> </w:t>
      </w:r>
      <w:r w:rsidRPr="00C00A05">
        <w:rPr>
          <w:b/>
        </w:rPr>
        <w:t>35</w:t>
      </w:r>
      <w:r w:rsidRPr="00C00A05">
        <w:t>, 1515-1538, doi:10.1177/0886260517696868 (2020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85</w:t>
      </w:r>
      <w:r w:rsidRPr="00C00A05">
        <w:tab/>
        <w:t>Robinson, L. R.</w:t>
      </w:r>
      <w:r w:rsidRPr="00C00A05">
        <w:rPr>
          <w:i/>
        </w:rPr>
        <w:t xml:space="preserve"> et al.</w:t>
      </w:r>
      <w:r w:rsidRPr="00C00A05">
        <w:t xml:space="preserve"> Relations between emotion regulation, parenting, and psychopathology in young maltreated children in out of home care. </w:t>
      </w:r>
      <w:r w:rsidRPr="00C00A05">
        <w:rPr>
          <w:i/>
        </w:rPr>
        <w:t>Journal of Child and Family Studies</w:t>
      </w:r>
      <w:r w:rsidRPr="00C00A05">
        <w:t xml:space="preserve"> </w:t>
      </w:r>
      <w:r w:rsidRPr="00C00A05">
        <w:rPr>
          <w:b/>
        </w:rPr>
        <w:t>18</w:t>
      </w:r>
      <w:r w:rsidRPr="00C00A05">
        <w:t>, 421-434, doi:10.1007/s10826-008-9246-6 (2009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86</w:t>
      </w:r>
      <w:r w:rsidRPr="00C00A05">
        <w:tab/>
        <w:t xml:space="preserve">Roche-Miranda, M. I., Subervi-Vazquez, A. M. &amp; Martinez, K. G. Ataque de nervios: The impact of sociodemographic, health history, and psychological dimensions on puerto rican adults. </w:t>
      </w:r>
      <w:r w:rsidRPr="00C00A05">
        <w:rPr>
          <w:i/>
        </w:rPr>
        <w:t>Frontiers in psychiatry</w:t>
      </w:r>
      <w:r w:rsidRPr="00C00A05">
        <w:t xml:space="preserve"> </w:t>
      </w:r>
      <w:r w:rsidRPr="00C00A05">
        <w:rPr>
          <w:b/>
        </w:rPr>
        <w:t>14</w:t>
      </w:r>
      <w:r w:rsidRPr="00C00A05">
        <w:t>, 1013314, doi:10.3389/fpsyt.2023.1013314 (2023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87</w:t>
      </w:r>
      <w:r w:rsidRPr="00C00A05">
        <w:tab/>
        <w:t xml:space="preserve">Rose, H., Womick, J. &amp; King, L. A. Purpose maintained: Adverse childhood experiences and meaning in life. </w:t>
      </w:r>
      <w:r w:rsidRPr="00C00A05">
        <w:rPr>
          <w:i/>
        </w:rPr>
        <w:t>Journal of personality</w:t>
      </w:r>
      <w:r w:rsidRPr="00C00A05">
        <w:t xml:space="preserve"> </w:t>
      </w:r>
      <w:r w:rsidRPr="00C00A05">
        <w:rPr>
          <w:b/>
        </w:rPr>
        <w:t>91</w:t>
      </w:r>
      <w:r w:rsidRPr="00C00A05">
        <w:t>, 1425-1441, doi:10.1111/jopy.12820 (2023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88</w:t>
      </w:r>
      <w:r w:rsidRPr="00C00A05">
        <w:tab/>
        <w:t>Rzeszutek, M.</w:t>
      </w:r>
      <w:r w:rsidRPr="00C00A05">
        <w:rPr>
          <w:i/>
        </w:rPr>
        <w:t xml:space="preserve"> et al.</w:t>
      </w:r>
      <w:r w:rsidRPr="00C00A05">
        <w:t xml:space="preserve"> Profiles of posttraumatic stress disorder (ptsd), complex posttraumatic stress disorder (cptsd), and subjective well-being in a sample of adult children of alcoholics. </w:t>
      </w:r>
      <w:r w:rsidRPr="00C00A05">
        <w:rPr>
          <w:i/>
        </w:rPr>
        <w:t>Psychological trauma: theory, research, practice, and policy</w:t>
      </w:r>
      <w:r w:rsidRPr="00C00A05">
        <w:t xml:space="preserve"> </w:t>
      </w:r>
      <w:r w:rsidRPr="00C00A05">
        <w:rPr>
          <w:b/>
        </w:rPr>
        <w:t>16</w:t>
      </w:r>
      <w:r w:rsidRPr="00C00A05">
        <w:t>, S143-S151, doi:10.1037/tra0001211 (2024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89</w:t>
      </w:r>
      <w:r w:rsidRPr="00C00A05">
        <w:tab/>
        <w:t>Schacht, R. L.</w:t>
      </w:r>
      <w:r w:rsidRPr="00C00A05">
        <w:rPr>
          <w:i/>
        </w:rPr>
        <w:t xml:space="preserve"> et al.</w:t>
      </w:r>
      <w:r w:rsidRPr="00C00A05">
        <w:t xml:space="preserve"> Sexual abuse history, alcohol intoxication, and women's sexual risk behavior. </w:t>
      </w:r>
      <w:r w:rsidRPr="00C00A05">
        <w:rPr>
          <w:i/>
        </w:rPr>
        <w:t>Arch Sex Behav</w:t>
      </w:r>
      <w:r w:rsidRPr="00C00A05">
        <w:t xml:space="preserve"> </w:t>
      </w:r>
      <w:r w:rsidRPr="00C00A05">
        <w:rPr>
          <w:b/>
        </w:rPr>
        <w:t>39</w:t>
      </w:r>
      <w:r w:rsidRPr="00C00A05">
        <w:t>, 898-906, doi:10.1007/s10508-009-9544-0 (2010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90</w:t>
      </w:r>
      <w:r w:rsidRPr="00C00A05">
        <w:tab/>
        <w:t xml:space="preserve">Schutze, I., Geraedts, K. &amp; Leeners, B. The association between adverse childhood experiences and quality of partnership in adult women. </w:t>
      </w:r>
      <w:r w:rsidRPr="00C00A05">
        <w:rPr>
          <w:i/>
        </w:rPr>
        <w:t>Child abuse &amp; neglect</w:t>
      </w:r>
      <w:r w:rsidRPr="00C00A05">
        <w:t xml:space="preserve"> </w:t>
      </w:r>
      <w:r w:rsidRPr="00C00A05">
        <w:rPr>
          <w:b/>
        </w:rPr>
        <w:t>108</w:t>
      </w:r>
      <w:r w:rsidRPr="00C00A05">
        <w:t>, 104653, doi:10.1016/j.chiabu.2020.104653 (2020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91</w:t>
      </w:r>
      <w:r w:rsidRPr="00C00A05">
        <w:tab/>
        <w:t xml:space="preserve">Schwartz, L. &amp; Drotar, D. Posttraumatic stress and related impairment in survivors of childhood cancer in early adulthood compared to healthy peers. </w:t>
      </w:r>
      <w:r w:rsidRPr="00C00A05">
        <w:rPr>
          <w:i/>
        </w:rPr>
        <w:t>J Pediatr Psychol</w:t>
      </w:r>
      <w:r w:rsidRPr="00C00A05">
        <w:t xml:space="preserve"> </w:t>
      </w:r>
      <w:r w:rsidRPr="00C00A05">
        <w:rPr>
          <w:b/>
        </w:rPr>
        <w:t>31</w:t>
      </w:r>
      <w:r w:rsidRPr="00C00A05">
        <w:t>, 356-366, doi:10.1093/jpepsy/jsj018 (2006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92</w:t>
      </w:r>
      <w:r w:rsidRPr="00C00A05">
        <w:tab/>
        <w:t xml:space="preserve">Somers, J. A., Ibrahim, M. H. &amp; Luecken, L. J. Biological sensitivity to the effects of childhood family adversity on psychological well-being in young adulthood. </w:t>
      </w:r>
      <w:r w:rsidRPr="00C00A05">
        <w:rPr>
          <w:i/>
        </w:rPr>
        <w:t>Child maltreatment</w:t>
      </w:r>
      <w:r w:rsidRPr="00C00A05">
        <w:t xml:space="preserve"> </w:t>
      </w:r>
      <w:r w:rsidRPr="00C00A05">
        <w:rPr>
          <w:b/>
        </w:rPr>
        <w:t>22</w:t>
      </w:r>
      <w:r w:rsidRPr="00C00A05">
        <w:t>, 236-244, doi:10.1177/1077559517711041 (2017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93</w:t>
      </w:r>
      <w:r w:rsidRPr="00C00A05">
        <w:tab/>
        <w:t>Stein, S. F.</w:t>
      </w:r>
      <w:r w:rsidRPr="00C00A05">
        <w:rPr>
          <w:i/>
        </w:rPr>
        <w:t xml:space="preserve"> et al.</w:t>
      </w:r>
      <w:r w:rsidRPr="00C00A05">
        <w:t xml:space="preserve"> Predictors of intimate partner violence victimization by multiple partners over a period of 8 years. </w:t>
      </w:r>
      <w:r w:rsidRPr="00C00A05">
        <w:rPr>
          <w:i/>
        </w:rPr>
        <w:t>Journal of traumatic stress</w:t>
      </w:r>
      <w:r w:rsidRPr="00C00A05">
        <w:t xml:space="preserve"> </w:t>
      </w:r>
      <w:r w:rsidRPr="00C00A05">
        <w:rPr>
          <w:b/>
        </w:rPr>
        <w:t>35</w:t>
      </w:r>
      <w:r w:rsidRPr="00C00A05">
        <w:t>, 222-234, doi:10.1002/jts.22723 (2022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94</w:t>
      </w:r>
      <w:r w:rsidRPr="00C00A05">
        <w:tab/>
        <w:t>Talevi, D.</w:t>
      </w:r>
      <w:r w:rsidRPr="00C00A05">
        <w:rPr>
          <w:i/>
        </w:rPr>
        <w:t xml:space="preserve"> et al.</w:t>
      </w:r>
      <w:r w:rsidRPr="00C00A05">
        <w:t xml:space="preserve"> Interpersonal violence: Identification of associated features in a clinical sample. </w:t>
      </w:r>
      <w:r w:rsidRPr="00C00A05">
        <w:rPr>
          <w:i/>
        </w:rPr>
        <w:t>Child abuse &amp; neglect</w:t>
      </w:r>
      <w:r w:rsidRPr="00C00A05">
        <w:t xml:space="preserve"> </w:t>
      </w:r>
      <w:r w:rsidRPr="00C00A05">
        <w:rPr>
          <w:b/>
        </w:rPr>
        <w:t>86</w:t>
      </w:r>
      <w:r w:rsidRPr="00C00A05">
        <w:t>, 349-357, doi:10.1016/j.chiabu.2018.08.017 (2018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95</w:t>
      </w:r>
      <w:r w:rsidRPr="00C00A05">
        <w:tab/>
        <w:t xml:space="preserve">Teicher, M. H., Ohashi, K., Lowen, S. B., Polcari, A. &amp; Fitzmaurice, G. M. Mood dysregulation and affective instability in emerging adults with childhood maltreatment: An ecological momentary assessment study. </w:t>
      </w:r>
      <w:r w:rsidRPr="00C00A05">
        <w:rPr>
          <w:i/>
        </w:rPr>
        <w:t>J Psychiatr Res</w:t>
      </w:r>
      <w:r w:rsidRPr="00C00A05">
        <w:t xml:space="preserve"> </w:t>
      </w:r>
      <w:r w:rsidRPr="00C00A05">
        <w:rPr>
          <w:b/>
        </w:rPr>
        <w:t>70</w:t>
      </w:r>
      <w:r w:rsidRPr="00C00A05">
        <w:t>, 1-8, doi:10.1016/j.jpsychires.2015.08.012 (2015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lastRenderedPageBreak/>
        <w:t>96</w:t>
      </w:r>
      <w:r w:rsidRPr="00C00A05">
        <w:tab/>
        <w:t xml:space="preserve">Thoma, M. V., Holtge, J., Eising, C. M., Pfluger, V. &amp; Rohner, S. L. Resilience and stress in later life: A network analysis approach depicting complex interactions of resilience resources and stress-related risk factors in older adults. </w:t>
      </w:r>
      <w:r w:rsidRPr="00C00A05">
        <w:rPr>
          <w:i/>
        </w:rPr>
        <w:t>Front Behav Neurosci</w:t>
      </w:r>
      <w:r w:rsidRPr="00C00A05">
        <w:t xml:space="preserve"> </w:t>
      </w:r>
      <w:r w:rsidRPr="00C00A05">
        <w:rPr>
          <w:b/>
        </w:rPr>
        <w:t>14</w:t>
      </w:r>
      <w:r w:rsidRPr="00C00A05">
        <w:t>, 580969, doi:10.3389/fnbeh.2020.580969 (2020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97</w:t>
      </w:r>
      <w:r w:rsidRPr="00C00A05">
        <w:tab/>
        <w:t xml:space="preserve">Turiano, N. A., Silva, N. M., McDonald, C. &amp; Hill, P. L. Retrospective reports of childhood misfortune are associated with positive and negative affect in adulthood. </w:t>
      </w:r>
      <w:r w:rsidRPr="00C00A05">
        <w:rPr>
          <w:i/>
        </w:rPr>
        <w:t>International journal of aging &amp; human development</w:t>
      </w:r>
      <w:r w:rsidRPr="00C00A05">
        <w:t>, 91415016688480, doi:10.1177/0091415016688480 (2017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98</w:t>
      </w:r>
      <w:r w:rsidRPr="00C00A05">
        <w:tab/>
        <w:t xml:space="preserve">Upenieks, L. &amp; Liu, Y. Marital strain and support and subjective well-being in later life: Ascribing a role to childhood adversity. </w:t>
      </w:r>
      <w:r w:rsidRPr="00C00A05">
        <w:rPr>
          <w:i/>
        </w:rPr>
        <w:t>Journal of Aging and Health</w:t>
      </w:r>
      <w:r w:rsidRPr="00C00A05">
        <w:t xml:space="preserve"> </w:t>
      </w:r>
      <w:r w:rsidRPr="00C00A05">
        <w:rPr>
          <w:b/>
        </w:rPr>
        <w:t>34</w:t>
      </w:r>
      <w:r w:rsidRPr="00C00A05">
        <w:t>, 550-568, doi:10.1177/08982643211048664 (2022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99</w:t>
      </w:r>
      <w:r w:rsidRPr="00C00A05">
        <w:tab/>
        <w:t xml:space="preserve">Vartanian, L. R., Smyth, J. M., Zawadzki, M. J., Heron, K. E. &amp; Coleman, S. R. Early adversity, personal resources, body dissatisfaction, and disordered eating. </w:t>
      </w:r>
      <w:r w:rsidRPr="00C00A05">
        <w:rPr>
          <w:i/>
        </w:rPr>
        <w:t>Int J Eat Disorder</w:t>
      </w:r>
      <w:r w:rsidRPr="00C00A05">
        <w:t xml:space="preserve"> </w:t>
      </w:r>
      <w:r w:rsidRPr="00C00A05">
        <w:rPr>
          <w:b/>
        </w:rPr>
        <w:t>47</w:t>
      </w:r>
      <w:r w:rsidRPr="00C00A05">
        <w:t>, 620-629, doi:10.1002/eat.22313 (2014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100</w:t>
      </w:r>
      <w:r w:rsidRPr="00C00A05">
        <w:tab/>
        <w:t>Vilete, L.</w:t>
      </w:r>
      <w:r w:rsidRPr="00C00A05">
        <w:rPr>
          <w:i/>
        </w:rPr>
        <w:t xml:space="preserve"> et al.</w:t>
      </w:r>
      <w:r w:rsidRPr="00C00A05">
        <w:t xml:space="preserve"> Resilience to trauma in the two largest cities of brazil: A cross-sectional study. </w:t>
      </w:r>
      <w:r w:rsidRPr="00C00A05">
        <w:rPr>
          <w:i/>
        </w:rPr>
        <w:t>BMC psychiatry</w:t>
      </w:r>
      <w:r w:rsidRPr="00C00A05">
        <w:t xml:space="preserve"> </w:t>
      </w:r>
      <w:r w:rsidRPr="00C00A05">
        <w:rPr>
          <w:b/>
        </w:rPr>
        <w:t>14</w:t>
      </w:r>
      <w:r w:rsidRPr="00C00A05">
        <w:t>, 257, doi:10.1186/s12888-014-0257-0 (2014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101</w:t>
      </w:r>
      <w:r w:rsidRPr="00C00A05">
        <w:tab/>
        <w:t xml:space="preserve">Volgenau, K. M., Hokes, K. E., Hacker, N. &amp; Adams, L. M. A network analysis approach to understanding the relationship between childhood trauma and wellbeing later in life. </w:t>
      </w:r>
      <w:r w:rsidRPr="00C00A05">
        <w:rPr>
          <w:i/>
        </w:rPr>
        <w:t>Child Psychiat Hum D</w:t>
      </w:r>
      <w:r w:rsidRPr="00C00A05">
        <w:t xml:space="preserve"> </w:t>
      </w:r>
      <w:r w:rsidRPr="00C00A05">
        <w:rPr>
          <w:b/>
        </w:rPr>
        <w:t>54</w:t>
      </w:r>
      <w:r w:rsidRPr="00C00A05">
        <w:t>, 1127-1140, doi:10.1007/s10578-022-01321-y (2023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102</w:t>
      </w:r>
      <w:r w:rsidRPr="00C00A05">
        <w:tab/>
        <w:t xml:space="preserve">Wang, P., Kelifa, M. O., Yu, B. &amp; Yang, Y. Classes of childhood adversities and their associations to the mental health of college undergraduates: A nationwide cross-sectional study. </w:t>
      </w:r>
      <w:r w:rsidRPr="00C00A05">
        <w:rPr>
          <w:i/>
        </w:rPr>
        <w:t>Environ. Health Prev. Med.</w:t>
      </w:r>
      <w:r w:rsidRPr="00C00A05">
        <w:t xml:space="preserve"> </w:t>
      </w:r>
      <w:r w:rsidRPr="00C00A05">
        <w:rPr>
          <w:b/>
        </w:rPr>
        <w:t>26</w:t>
      </w:r>
      <w:r w:rsidRPr="00C00A05">
        <w:t>, 73, doi:10.1186/s12199-021-00993-7 (2021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103</w:t>
      </w:r>
      <w:r w:rsidRPr="00C00A05">
        <w:tab/>
        <w:t>Weilenmann, S.</w:t>
      </w:r>
      <w:r w:rsidRPr="00C00A05">
        <w:rPr>
          <w:i/>
        </w:rPr>
        <w:t xml:space="preserve"> et al.</w:t>
      </w:r>
      <w:r w:rsidRPr="00C00A05">
        <w:t xml:space="preserve"> Experimental induction of emotional and sexual intimacy: Exploring the validity of the german fast friends procedure in individuals with and without childhood maltreatment. </w:t>
      </w:r>
      <w:r w:rsidRPr="00C00A05">
        <w:rPr>
          <w:i/>
        </w:rPr>
        <w:t>Arch Sex Behav</w:t>
      </w:r>
      <w:r w:rsidRPr="00C00A05">
        <w:t xml:space="preserve"> </w:t>
      </w:r>
      <w:r w:rsidRPr="00C00A05">
        <w:rPr>
          <w:b/>
        </w:rPr>
        <w:t>51</w:t>
      </w:r>
      <w:r w:rsidRPr="00C00A05">
        <w:t>, 1703-1719, doi:10.1007/s10508-021-02081-x (2022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104</w:t>
      </w:r>
      <w:r w:rsidRPr="00C00A05">
        <w:tab/>
        <w:t>Wendt, G. W.</w:t>
      </w:r>
      <w:r w:rsidRPr="00C00A05">
        <w:rPr>
          <w:i/>
        </w:rPr>
        <w:t xml:space="preserve"> et al.</w:t>
      </w:r>
      <w:r w:rsidRPr="00C00A05">
        <w:t xml:space="preserve"> Stressful events, life satisfaction, and positive and negative affect in youth at risk. </w:t>
      </w:r>
      <w:r w:rsidRPr="00C00A05">
        <w:rPr>
          <w:i/>
        </w:rPr>
        <w:t>Child Youth Serv Rev</w:t>
      </w:r>
      <w:r w:rsidRPr="00C00A05">
        <w:t xml:space="preserve"> </w:t>
      </w:r>
      <w:r w:rsidRPr="00C00A05">
        <w:rPr>
          <w:b/>
        </w:rPr>
        <w:t>102</w:t>
      </w:r>
      <w:r w:rsidRPr="00C00A05">
        <w:t>, 34-41, doi:10.1016/j.childyouth.2019.04.028 (2019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105</w:t>
      </w:r>
      <w:r w:rsidRPr="00C00A05">
        <w:tab/>
        <w:t xml:space="preserve">Wooten, W., Laubaucher, C., George, G. C., Heyn, S. &amp; Herringa, R. J. The impact of childhood maltreatment on adaptive emotion regulation strategies. </w:t>
      </w:r>
      <w:r w:rsidRPr="00C00A05">
        <w:rPr>
          <w:i/>
        </w:rPr>
        <w:t>Child abuse &amp; neglect</w:t>
      </w:r>
      <w:r w:rsidRPr="00C00A05">
        <w:t xml:space="preserve"> </w:t>
      </w:r>
      <w:r w:rsidRPr="00C00A05">
        <w:rPr>
          <w:b/>
        </w:rPr>
        <w:t>125</w:t>
      </w:r>
      <w:r w:rsidRPr="00C00A05">
        <w:t>, 105494, doi:10.1016/j.chiabu.2022.105494 (2022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106</w:t>
      </w:r>
      <w:r w:rsidRPr="00C00A05">
        <w:tab/>
        <w:t xml:space="preserve">Wu, Q., Chi, P., Lin, X. &amp; Du, H. Child maltreatment and adult depressive symptoms: Roles of self-compassion and gratitude. </w:t>
      </w:r>
      <w:r w:rsidRPr="00C00A05">
        <w:rPr>
          <w:i/>
        </w:rPr>
        <w:t>Child abuse &amp; neglect</w:t>
      </w:r>
      <w:r w:rsidRPr="00C00A05">
        <w:t xml:space="preserve"> </w:t>
      </w:r>
      <w:r w:rsidRPr="00C00A05">
        <w:rPr>
          <w:b/>
        </w:rPr>
        <w:t>80</w:t>
      </w:r>
      <w:r w:rsidRPr="00C00A05">
        <w:t>, 62-69, doi:10.1016/j.chiabu.2018.03.013 (2018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107</w:t>
      </w:r>
      <w:r w:rsidRPr="00C00A05">
        <w:tab/>
        <w:t xml:space="preserve">Xiang, Y., Chen, D. &amp; Zhao, J. How is childhood abuse associated with moral disgust? The mediating role of social support and gratitude——based on the theory of mind. </w:t>
      </w:r>
      <w:r w:rsidRPr="00C00A05">
        <w:rPr>
          <w:i/>
        </w:rPr>
        <w:t>Journal of Aggression, Maltreatment &amp; Trauma</w:t>
      </w:r>
      <w:r w:rsidRPr="00C00A05">
        <w:t xml:space="preserve"> </w:t>
      </w:r>
      <w:r w:rsidRPr="00C00A05">
        <w:rPr>
          <w:b/>
        </w:rPr>
        <w:t>30</w:t>
      </w:r>
      <w:r w:rsidRPr="00C00A05">
        <w:t>, 1028-1040, doi:10.1080/10926771.2020.1806974 (2021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108</w:t>
      </w:r>
      <w:r w:rsidRPr="00C00A05">
        <w:tab/>
        <w:t xml:space="preserve">Xiang, Y., Yuan, R. &amp; Zhao, J. Childhood maltreatment and life satisfaction in adulthood: The mediating effect of emotional intelligence, positive affect and negative affect. </w:t>
      </w:r>
      <w:r w:rsidRPr="00C00A05">
        <w:rPr>
          <w:i/>
        </w:rPr>
        <w:t>Journal of Health Psychology</w:t>
      </w:r>
      <w:r w:rsidRPr="00C00A05">
        <w:t xml:space="preserve"> </w:t>
      </w:r>
      <w:r w:rsidRPr="00C00A05">
        <w:rPr>
          <w:b/>
        </w:rPr>
        <w:t>26</w:t>
      </w:r>
      <w:r w:rsidRPr="00C00A05">
        <w:t>, 2460-2469, doi:10.1177/1359105320914381 (2021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109</w:t>
      </w:r>
      <w:r w:rsidRPr="00C00A05">
        <w:tab/>
        <w:t>Yen, S.</w:t>
      </w:r>
      <w:r w:rsidRPr="00C00A05">
        <w:rPr>
          <w:i/>
        </w:rPr>
        <w:t xml:space="preserve"> et al.</w:t>
      </w:r>
      <w:r w:rsidRPr="00C00A05">
        <w:t xml:space="preserve"> Prospective predictors of adolescent suicidality: 6-month post-hospitalization follow-up. </w:t>
      </w:r>
      <w:r w:rsidRPr="00C00A05">
        <w:rPr>
          <w:i/>
        </w:rPr>
        <w:t>Psychological medicine</w:t>
      </w:r>
      <w:r w:rsidRPr="00C00A05">
        <w:t xml:space="preserve"> </w:t>
      </w:r>
      <w:r w:rsidRPr="00C00A05">
        <w:rPr>
          <w:b/>
        </w:rPr>
        <w:t>43</w:t>
      </w:r>
      <w:r w:rsidRPr="00C00A05">
        <w:t>, 983-993, doi:10.1017/S0033291712001912 (2013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110</w:t>
      </w:r>
      <w:r w:rsidRPr="00C00A05">
        <w:tab/>
        <w:t xml:space="preserve">Yu, G., Li, S. &amp; Zhao, F. Childhood maltreatment and prosocial behavior among chinese adolescents: Roles of empathy and gratitude. </w:t>
      </w:r>
      <w:r w:rsidRPr="00C00A05">
        <w:rPr>
          <w:i/>
        </w:rPr>
        <w:t>Child abuse &amp; neglect</w:t>
      </w:r>
      <w:r w:rsidRPr="00C00A05">
        <w:t xml:space="preserve"> </w:t>
      </w:r>
      <w:r w:rsidRPr="00C00A05">
        <w:rPr>
          <w:b/>
        </w:rPr>
        <w:t>101</w:t>
      </w:r>
      <w:r w:rsidRPr="00C00A05">
        <w:t>, 104319, doi:10.1016/j.chiabu.2019.104319 (2020).</w:t>
      </w:r>
    </w:p>
    <w:p w:rsidR="00C00A05" w:rsidRPr="00C00A05" w:rsidRDefault="00C00A05" w:rsidP="00C00A05">
      <w:pPr>
        <w:pStyle w:val="EndNoteBibliography"/>
        <w:spacing w:after="0"/>
        <w:ind w:left="720" w:hanging="720"/>
      </w:pPr>
      <w:r w:rsidRPr="00C00A05">
        <w:t>111</w:t>
      </w:r>
      <w:r w:rsidRPr="00C00A05">
        <w:tab/>
        <w:t xml:space="preserve">Zhang, H. &amp; Li, Y. Child neglect and life satisfaction among left-behind children in rural china: The roles of self-compassion and gratitude. </w:t>
      </w:r>
      <w:r w:rsidRPr="00C00A05">
        <w:rPr>
          <w:i/>
        </w:rPr>
        <w:t>J Interpers Violence</w:t>
      </w:r>
      <w:r w:rsidRPr="00C00A05">
        <w:t xml:space="preserve"> </w:t>
      </w:r>
      <w:r w:rsidRPr="00C00A05">
        <w:rPr>
          <w:b/>
        </w:rPr>
        <w:t>37</w:t>
      </w:r>
      <w:r w:rsidRPr="00C00A05">
        <w:t>, NP15649-NP15669, doi:10.1177/08862605211016348 (2022).</w:t>
      </w:r>
    </w:p>
    <w:p w:rsidR="00C00A05" w:rsidRPr="00C00A05" w:rsidRDefault="00C00A05" w:rsidP="00C00A05">
      <w:pPr>
        <w:pStyle w:val="EndNoteBibliography"/>
        <w:ind w:left="720" w:hanging="720"/>
      </w:pPr>
      <w:r w:rsidRPr="00C00A05">
        <w:lastRenderedPageBreak/>
        <w:t>112</w:t>
      </w:r>
      <w:r w:rsidRPr="00C00A05">
        <w:tab/>
        <w:t>Zhou, H. Y.</w:t>
      </w:r>
      <w:r w:rsidRPr="00C00A05">
        <w:rPr>
          <w:i/>
        </w:rPr>
        <w:t xml:space="preserve"> et al.</w:t>
      </w:r>
      <w:r w:rsidRPr="00C00A05">
        <w:t xml:space="preserve"> Unraveling the link between childhood maltreatment and depression: Insights from the role of ventral striatum and middle cingulate cortex in hedonic experience and emotion regulation. </w:t>
      </w:r>
      <w:r w:rsidRPr="00C00A05">
        <w:rPr>
          <w:i/>
        </w:rPr>
        <w:t>Development and psychopathology</w:t>
      </w:r>
      <w:r w:rsidRPr="00C00A05">
        <w:t xml:space="preserve"> </w:t>
      </w:r>
      <w:r w:rsidRPr="00C00A05">
        <w:rPr>
          <w:b/>
        </w:rPr>
        <w:t>37</w:t>
      </w:r>
      <w:r w:rsidRPr="00C00A05">
        <w:t>, 292-302, doi:10.1017/S0954579423001591 (2024).</w:t>
      </w:r>
    </w:p>
    <w:p w:rsidR="00414CB7" w:rsidRPr="00B62E29" w:rsidRDefault="007B375D" w:rsidP="00414CB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14CB7" w:rsidRPr="00B62E29" w:rsidSect="000D72FF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E0F09" w:rsidRDefault="005E0F09" w:rsidP="007B386F">
      <w:pPr>
        <w:spacing w:after="0" w:line="240" w:lineRule="auto"/>
      </w:pPr>
      <w:r>
        <w:separator/>
      </w:r>
    </w:p>
  </w:endnote>
  <w:endnote w:type="continuationSeparator" w:id="0">
    <w:p w:rsidR="005E0F09" w:rsidRDefault="005E0F09" w:rsidP="007B386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25602" w:rsidRDefault="00525602">
    <w:pPr>
      <w:pStyle w:val="Footer"/>
      <w:jc w:val="center"/>
    </w:pPr>
  </w:p>
  <w:p w:rsidR="00525602" w:rsidRDefault="00525602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E0F09" w:rsidRDefault="005E0F09" w:rsidP="007B386F">
      <w:pPr>
        <w:spacing w:after="0" w:line="240" w:lineRule="auto"/>
      </w:pPr>
      <w:r>
        <w:separator/>
      </w:r>
    </w:p>
  </w:footnote>
  <w:footnote w:type="continuationSeparator" w:id="0">
    <w:p w:rsidR="005E0F09" w:rsidRDefault="005E0F09" w:rsidP="007B386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163458C"/>
    <w:multiLevelType w:val="hybridMultilevel"/>
    <w:tmpl w:val="E3B66362"/>
    <w:lvl w:ilvl="0" w:tplc="34EA405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fz2sz205tt5doefze4perwwf90tzr9p9ast&quot;&gt;Andrei Miu REFERINTE birou&lt;record-ids&gt;&lt;item&gt;3376&lt;/item&gt;&lt;item&gt;3377&lt;/item&gt;&lt;item&gt;3379&lt;/item&gt;&lt;item&gt;3380&lt;/item&gt;&lt;item&gt;3381&lt;/item&gt;&lt;item&gt;3382&lt;/item&gt;&lt;item&gt;3383&lt;/item&gt;&lt;item&gt;3384&lt;/item&gt;&lt;item&gt;3385&lt;/item&gt;&lt;item&gt;3386&lt;/item&gt;&lt;item&gt;3387&lt;/item&gt;&lt;item&gt;3388&lt;/item&gt;&lt;item&gt;3390&lt;/item&gt;&lt;item&gt;3391&lt;/item&gt;&lt;item&gt;3393&lt;/item&gt;&lt;item&gt;3394&lt;/item&gt;&lt;item&gt;3395&lt;/item&gt;&lt;item&gt;3396&lt;/item&gt;&lt;item&gt;3400&lt;/item&gt;&lt;item&gt;3402&lt;/item&gt;&lt;item&gt;3403&lt;/item&gt;&lt;item&gt;3404&lt;/item&gt;&lt;item&gt;3407&lt;/item&gt;&lt;item&gt;3408&lt;/item&gt;&lt;item&gt;3410&lt;/item&gt;&lt;item&gt;3411&lt;/item&gt;&lt;item&gt;3412&lt;/item&gt;&lt;item&gt;3413&lt;/item&gt;&lt;item&gt;3414&lt;/item&gt;&lt;item&gt;3417&lt;/item&gt;&lt;item&gt;3419&lt;/item&gt;&lt;item&gt;3420&lt;/item&gt;&lt;item&gt;3422&lt;/item&gt;&lt;item&gt;3423&lt;/item&gt;&lt;item&gt;3424&lt;/item&gt;&lt;item&gt;3425&lt;/item&gt;&lt;item&gt;3426&lt;/item&gt;&lt;item&gt;3427&lt;/item&gt;&lt;item&gt;3428&lt;/item&gt;&lt;item&gt;3429&lt;/item&gt;&lt;item&gt;3430&lt;/item&gt;&lt;item&gt;3431&lt;/item&gt;&lt;item&gt;3432&lt;/item&gt;&lt;item&gt;3433&lt;/item&gt;&lt;item&gt;3434&lt;/item&gt;&lt;item&gt;3436&lt;/item&gt;&lt;item&gt;3437&lt;/item&gt;&lt;item&gt;3438&lt;/item&gt;&lt;item&gt;3439&lt;/item&gt;&lt;item&gt;3440&lt;/item&gt;&lt;item&gt;3441&lt;/item&gt;&lt;item&gt;3442&lt;/item&gt;&lt;item&gt;3443&lt;/item&gt;&lt;item&gt;3444&lt;/item&gt;&lt;item&gt;3445&lt;/item&gt;&lt;item&gt;3446&lt;/item&gt;&lt;item&gt;3447&lt;/item&gt;&lt;item&gt;3448&lt;/item&gt;&lt;item&gt;3450&lt;/item&gt;&lt;item&gt;3451&lt;/item&gt;&lt;item&gt;3452&lt;/item&gt;&lt;item&gt;3453&lt;/item&gt;&lt;item&gt;3454&lt;/item&gt;&lt;item&gt;3455&lt;/item&gt;&lt;item&gt;3456&lt;/item&gt;&lt;item&gt;3457&lt;/item&gt;&lt;item&gt;3459&lt;/item&gt;&lt;item&gt;3460&lt;/item&gt;&lt;item&gt;3461&lt;/item&gt;&lt;item&gt;3462&lt;/item&gt;&lt;item&gt;3464&lt;/item&gt;&lt;item&gt;3466&lt;/item&gt;&lt;item&gt;3467&lt;/item&gt;&lt;item&gt;3468&lt;/item&gt;&lt;item&gt;3469&lt;/item&gt;&lt;item&gt;3470&lt;/item&gt;&lt;item&gt;3471&lt;/item&gt;&lt;item&gt;3474&lt;/item&gt;&lt;item&gt;3475&lt;/item&gt;&lt;item&gt;3478&lt;/item&gt;&lt;item&gt;3479&lt;/item&gt;&lt;item&gt;3480&lt;/item&gt;&lt;item&gt;3481&lt;/item&gt;&lt;item&gt;3482&lt;/item&gt;&lt;item&gt;3483&lt;/item&gt;&lt;item&gt;3484&lt;/item&gt;&lt;item&gt;3485&lt;/item&gt;&lt;item&gt;3486&lt;/item&gt;&lt;item&gt;3489&lt;/item&gt;&lt;item&gt;3490&lt;/item&gt;&lt;item&gt;3491&lt;/item&gt;&lt;item&gt;3492&lt;/item&gt;&lt;item&gt;3493&lt;/item&gt;&lt;item&gt;3494&lt;/item&gt;&lt;item&gt;3495&lt;/item&gt;&lt;item&gt;3496&lt;/item&gt;&lt;item&gt;3497&lt;/item&gt;&lt;item&gt;3498&lt;/item&gt;&lt;item&gt;3500&lt;/item&gt;&lt;item&gt;3502&lt;/item&gt;&lt;item&gt;3503&lt;/item&gt;&lt;item&gt;3504&lt;/item&gt;&lt;item&gt;3507&lt;/item&gt;&lt;item&gt;3508&lt;/item&gt;&lt;item&gt;3509&lt;/item&gt;&lt;item&gt;3510&lt;/item&gt;&lt;item&gt;3511&lt;/item&gt;&lt;item&gt;3512&lt;/item&gt;&lt;item&gt;3513&lt;/item&gt;&lt;item&gt;3514&lt;/item&gt;&lt;item&gt;3515&lt;/item&gt;&lt;item&gt;3516&lt;/item&gt;&lt;/record-ids&gt;&lt;/item&gt;&lt;/Libraries&gt;"/>
  </w:docVars>
  <w:rsids>
    <w:rsidRoot w:val="00414CB7"/>
    <w:rsid w:val="0000779F"/>
    <w:rsid w:val="0001288F"/>
    <w:rsid w:val="00027B4A"/>
    <w:rsid w:val="000433F4"/>
    <w:rsid w:val="00092214"/>
    <w:rsid w:val="000D72FF"/>
    <w:rsid w:val="000E7A3D"/>
    <w:rsid w:val="001234B1"/>
    <w:rsid w:val="00135A17"/>
    <w:rsid w:val="00176B03"/>
    <w:rsid w:val="00182601"/>
    <w:rsid w:val="001B1F01"/>
    <w:rsid w:val="001E16D9"/>
    <w:rsid w:val="00205920"/>
    <w:rsid w:val="002333C9"/>
    <w:rsid w:val="00251D3C"/>
    <w:rsid w:val="00265F5C"/>
    <w:rsid w:val="00285B41"/>
    <w:rsid w:val="002C7C48"/>
    <w:rsid w:val="002F7346"/>
    <w:rsid w:val="0031052E"/>
    <w:rsid w:val="0034676B"/>
    <w:rsid w:val="00383721"/>
    <w:rsid w:val="00394856"/>
    <w:rsid w:val="003C6750"/>
    <w:rsid w:val="003E0CA0"/>
    <w:rsid w:val="003F7171"/>
    <w:rsid w:val="00414CB7"/>
    <w:rsid w:val="00480165"/>
    <w:rsid w:val="00482521"/>
    <w:rsid w:val="00482C40"/>
    <w:rsid w:val="004C5334"/>
    <w:rsid w:val="004E6F62"/>
    <w:rsid w:val="00514AC0"/>
    <w:rsid w:val="00525602"/>
    <w:rsid w:val="0053320E"/>
    <w:rsid w:val="00584F0B"/>
    <w:rsid w:val="005942C6"/>
    <w:rsid w:val="005D1913"/>
    <w:rsid w:val="005E0F09"/>
    <w:rsid w:val="005E70DC"/>
    <w:rsid w:val="006442BE"/>
    <w:rsid w:val="00653038"/>
    <w:rsid w:val="00687F62"/>
    <w:rsid w:val="00696EBA"/>
    <w:rsid w:val="006E2424"/>
    <w:rsid w:val="00704558"/>
    <w:rsid w:val="00713C1D"/>
    <w:rsid w:val="0074450F"/>
    <w:rsid w:val="00744B93"/>
    <w:rsid w:val="007A2570"/>
    <w:rsid w:val="007B25AD"/>
    <w:rsid w:val="007B375D"/>
    <w:rsid w:val="007B386F"/>
    <w:rsid w:val="0085030A"/>
    <w:rsid w:val="00884EDF"/>
    <w:rsid w:val="00887A1D"/>
    <w:rsid w:val="008B097D"/>
    <w:rsid w:val="008C00EE"/>
    <w:rsid w:val="008D07F6"/>
    <w:rsid w:val="008F364D"/>
    <w:rsid w:val="008F5302"/>
    <w:rsid w:val="00950B53"/>
    <w:rsid w:val="009908D8"/>
    <w:rsid w:val="009A360D"/>
    <w:rsid w:val="00A3169B"/>
    <w:rsid w:val="00A70A42"/>
    <w:rsid w:val="00A74B26"/>
    <w:rsid w:val="00A7786D"/>
    <w:rsid w:val="00A90993"/>
    <w:rsid w:val="00A916B0"/>
    <w:rsid w:val="00AA4DF8"/>
    <w:rsid w:val="00AA5D9D"/>
    <w:rsid w:val="00B1066E"/>
    <w:rsid w:val="00B53448"/>
    <w:rsid w:val="00B62E29"/>
    <w:rsid w:val="00B8399D"/>
    <w:rsid w:val="00B87A3D"/>
    <w:rsid w:val="00C00A05"/>
    <w:rsid w:val="00C10B7B"/>
    <w:rsid w:val="00C23CC9"/>
    <w:rsid w:val="00C259FE"/>
    <w:rsid w:val="00CD018F"/>
    <w:rsid w:val="00CD77B6"/>
    <w:rsid w:val="00CF1FF2"/>
    <w:rsid w:val="00D3711B"/>
    <w:rsid w:val="00D83961"/>
    <w:rsid w:val="00D87D46"/>
    <w:rsid w:val="00DA460C"/>
    <w:rsid w:val="00DB2A65"/>
    <w:rsid w:val="00DF52C0"/>
    <w:rsid w:val="00DF7282"/>
    <w:rsid w:val="00E42637"/>
    <w:rsid w:val="00E7777C"/>
    <w:rsid w:val="00E927D2"/>
    <w:rsid w:val="00EB4416"/>
    <w:rsid w:val="00EF061D"/>
    <w:rsid w:val="00EF5A85"/>
    <w:rsid w:val="00F0627E"/>
    <w:rsid w:val="00F963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D72FF"/>
  </w:style>
  <w:style w:type="paragraph" w:styleId="Heading1">
    <w:name w:val="heading 1"/>
    <w:basedOn w:val="Normal"/>
    <w:next w:val="Normal"/>
    <w:link w:val="Heading1Char"/>
    <w:uiPriority w:val="9"/>
    <w:qFormat/>
    <w:rsid w:val="0000779F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365F91" w:themeColor="accent1" w:themeShade="BF"/>
      <w:kern w:val="2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0779F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365F91" w:themeColor="accent1" w:themeShade="BF"/>
      <w:kern w:val="2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0779F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365F91" w:themeColor="accent1" w:themeShade="BF"/>
      <w:kern w:val="2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0779F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365F91" w:themeColor="accent1" w:themeShade="BF"/>
      <w:kern w:val="2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0779F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365F91" w:themeColor="accent1" w:themeShade="BF"/>
      <w:kern w:val="2"/>
      <w:sz w:val="24"/>
      <w:szCs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0779F"/>
    <w:pPr>
      <w:keepNext/>
      <w:keepLines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kern w:val="2"/>
      <w:sz w:val="24"/>
      <w:szCs w:val="24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0779F"/>
    <w:pPr>
      <w:keepNext/>
      <w:keepLines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kern w:val="2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0779F"/>
    <w:pPr>
      <w:keepNext/>
      <w:keepLines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kern w:val="2"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0779F"/>
    <w:pPr>
      <w:keepNext/>
      <w:keepLines/>
      <w:spacing w:after="0" w:line="278" w:lineRule="auto"/>
      <w:outlineLvl w:val="8"/>
    </w:pPr>
    <w:rPr>
      <w:rFonts w:eastAsiaTheme="majorEastAsia" w:cstheme="majorBidi"/>
      <w:color w:val="272727" w:themeColor="text1" w:themeTint="D8"/>
      <w:kern w:val="2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14CB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14CB7"/>
    <w:rPr>
      <w:rFonts w:ascii="Tahoma" w:hAnsi="Tahoma" w:cs="Tahoma"/>
      <w:sz w:val="16"/>
      <w:szCs w:val="16"/>
    </w:rPr>
  </w:style>
  <w:style w:type="table" w:customStyle="1" w:styleId="LightShading1">
    <w:name w:val="Light Shading1"/>
    <w:basedOn w:val="TableNormal"/>
    <w:uiPriority w:val="60"/>
    <w:rsid w:val="00251D3C"/>
    <w:pPr>
      <w:spacing w:after="0" w:line="240" w:lineRule="auto"/>
    </w:pPr>
    <w:rPr>
      <w:color w:val="000000" w:themeColor="text1" w:themeShade="BF"/>
      <w:kern w:val="2"/>
      <w:sz w:val="24"/>
      <w:szCs w:val="24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TableGrid">
    <w:name w:val="Table Grid"/>
    <w:basedOn w:val="TableNormal"/>
    <w:uiPriority w:val="59"/>
    <w:rsid w:val="00AA4DF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Shading2">
    <w:name w:val="Light Shading2"/>
    <w:basedOn w:val="TableNormal"/>
    <w:uiPriority w:val="60"/>
    <w:rsid w:val="003C6750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Header">
    <w:name w:val="header"/>
    <w:basedOn w:val="Normal"/>
    <w:link w:val="HeaderChar"/>
    <w:uiPriority w:val="99"/>
    <w:semiHidden/>
    <w:unhideWhenUsed/>
    <w:rsid w:val="007B386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7B386F"/>
  </w:style>
  <w:style w:type="paragraph" w:styleId="Footer">
    <w:name w:val="footer"/>
    <w:basedOn w:val="Normal"/>
    <w:link w:val="FooterChar"/>
    <w:uiPriority w:val="99"/>
    <w:unhideWhenUsed/>
    <w:rsid w:val="007B386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B386F"/>
  </w:style>
  <w:style w:type="paragraph" w:customStyle="1" w:styleId="EndNoteBibliographyTitle">
    <w:name w:val="EndNote Bibliography Title"/>
    <w:basedOn w:val="Normal"/>
    <w:link w:val="EndNoteBibliographyTitleChar"/>
    <w:rsid w:val="0000779F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779F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0779F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0779F"/>
    <w:rPr>
      <w:rFonts w:ascii="Calibri" w:hAnsi="Calibri"/>
      <w:noProof/>
    </w:rPr>
  </w:style>
  <w:style w:type="character" w:customStyle="1" w:styleId="Heading1Char">
    <w:name w:val="Heading 1 Char"/>
    <w:basedOn w:val="DefaultParagraphFont"/>
    <w:link w:val="Heading1"/>
    <w:uiPriority w:val="9"/>
    <w:rsid w:val="0000779F"/>
    <w:rPr>
      <w:rFonts w:asciiTheme="majorHAnsi" w:eastAsiaTheme="majorEastAsia" w:hAnsiTheme="majorHAnsi" w:cstheme="majorBidi"/>
      <w:color w:val="365F91" w:themeColor="accent1" w:themeShade="BF"/>
      <w:kern w:val="2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0779F"/>
    <w:rPr>
      <w:rFonts w:asciiTheme="majorHAnsi" w:eastAsiaTheme="majorEastAsia" w:hAnsiTheme="majorHAnsi" w:cstheme="majorBidi"/>
      <w:color w:val="365F91" w:themeColor="accent1" w:themeShade="BF"/>
      <w:kern w:val="2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0779F"/>
    <w:rPr>
      <w:rFonts w:eastAsiaTheme="majorEastAsia" w:cstheme="majorBidi"/>
      <w:color w:val="365F91" w:themeColor="accent1" w:themeShade="BF"/>
      <w:kern w:val="2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0779F"/>
    <w:rPr>
      <w:rFonts w:eastAsiaTheme="majorEastAsia" w:cstheme="majorBidi"/>
      <w:i/>
      <w:iCs/>
      <w:color w:val="365F91" w:themeColor="accent1" w:themeShade="BF"/>
      <w:kern w:val="2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0779F"/>
    <w:rPr>
      <w:rFonts w:eastAsiaTheme="majorEastAsia" w:cstheme="majorBidi"/>
      <w:color w:val="365F91" w:themeColor="accent1" w:themeShade="BF"/>
      <w:kern w:val="2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0779F"/>
    <w:rPr>
      <w:rFonts w:eastAsiaTheme="majorEastAsia" w:cstheme="majorBidi"/>
      <w:i/>
      <w:iCs/>
      <w:color w:val="595959" w:themeColor="text1" w:themeTint="A6"/>
      <w:kern w:val="2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0779F"/>
    <w:rPr>
      <w:rFonts w:eastAsiaTheme="majorEastAsia" w:cstheme="majorBidi"/>
      <w:color w:val="595959" w:themeColor="text1" w:themeTint="A6"/>
      <w:kern w:val="2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0779F"/>
    <w:rPr>
      <w:rFonts w:eastAsiaTheme="majorEastAsia" w:cstheme="majorBidi"/>
      <w:i/>
      <w:iCs/>
      <w:color w:val="272727" w:themeColor="text1" w:themeTint="D8"/>
      <w:kern w:val="2"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0779F"/>
    <w:rPr>
      <w:rFonts w:eastAsiaTheme="majorEastAsia" w:cstheme="majorBidi"/>
      <w:color w:val="272727" w:themeColor="text1" w:themeTint="D8"/>
      <w:kern w:val="2"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00779F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0779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00779F"/>
    <w:pPr>
      <w:numPr>
        <w:ilvl w:val="1"/>
      </w:numPr>
      <w:spacing w:after="160" w:line="278" w:lineRule="auto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00779F"/>
    <w:rPr>
      <w:rFonts w:eastAsiaTheme="majorEastAsia" w:cstheme="majorBidi"/>
      <w:color w:val="595959" w:themeColor="text1" w:themeTint="A6"/>
      <w:spacing w:val="15"/>
      <w:kern w:val="2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00779F"/>
    <w:pPr>
      <w:spacing w:before="160" w:after="160" w:line="278" w:lineRule="auto"/>
      <w:jc w:val="center"/>
    </w:pPr>
    <w:rPr>
      <w:i/>
      <w:iCs/>
      <w:color w:val="404040" w:themeColor="text1" w:themeTint="BF"/>
      <w:kern w:val="2"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00779F"/>
    <w:rPr>
      <w:i/>
      <w:iCs/>
      <w:color w:val="404040" w:themeColor="text1" w:themeTint="BF"/>
      <w:kern w:val="2"/>
      <w:sz w:val="24"/>
      <w:szCs w:val="24"/>
    </w:rPr>
  </w:style>
  <w:style w:type="paragraph" w:styleId="ListParagraph">
    <w:name w:val="List Paragraph"/>
    <w:basedOn w:val="Normal"/>
    <w:uiPriority w:val="34"/>
    <w:qFormat/>
    <w:rsid w:val="0000779F"/>
    <w:pPr>
      <w:spacing w:after="160" w:line="278" w:lineRule="auto"/>
      <w:ind w:left="720"/>
      <w:contextualSpacing/>
    </w:pPr>
    <w:rPr>
      <w:kern w:val="2"/>
      <w:sz w:val="24"/>
      <w:szCs w:val="24"/>
    </w:rPr>
  </w:style>
  <w:style w:type="character" w:styleId="IntenseEmphasis">
    <w:name w:val="Intense Emphasis"/>
    <w:basedOn w:val="DefaultParagraphFont"/>
    <w:uiPriority w:val="21"/>
    <w:qFormat/>
    <w:rsid w:val="0000779F"/>
    <w:rPr>
      <w:i/>
      <w:iCs/>
      <w:color w:val="365F9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0779F"/>
    <w:pPr>
      <w:pBdr>
        <w:top w:val="single" w:sz="4" w:space="10" w:color="365F91" w:themeColor="accent1" w:themeShade="BF"/>
        <w:bottom w:val="single" w:sz="4" w:space="10" w:color="365F91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365F91" w:themeColor="accent1" w:themeShade="BF"/>
      <w:kern w:val="2"/>
      <w:sz w:val="24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0779F"/>
    <w:rPr>
      <w:i/>
      <w:iCs/>
      <w:color w:val="365F91" w:themeColor="accent1" w:themeShade="BF"/>
      <w:kern w:val="2"/>
      <w:sz w:val="24"/>
      <w:szCs w:val="24"/>
    </w:rPr>
  </w:style>
  <w:style w:type="character" w:styleId="IntenseReference">
    <w:name w:val="Intense Reference"/>
    <w:basedOn w:val="DefaultParagraphFont"/>
    <w:uiPriority w:val="32"/>
    <w:qFormat/>
    <w:rsid w:val="0000779F"/>
    <w:rPr>
      <w:b/>
      <w:bCs/>
      <w:smallCaps/>
      <w:color w:val="365F91" w:themeColor="accent1" w:themeShade="BF"/>
      <w:spacing w:val="5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0779F"/>
    <w:pPr>
      <w:spacing w:after="0" w:line="240" w:lineRule="auto"/>
    </w:pPr>
    <w:rPr>
      <w:rFonts w:eastAsiaTheme="minorEastAsia"/>
      <w:color w:val="000000" w:themeColor="text1"/>
      <w:szCs w:val="20"/>
      <w:lang w:eastAsia="ja-JP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0779F"/>
    <w:rPr>
      <w:rFonts w:eastAsiaTheme="minorEastAsia"/>
      <w:color w:val="000000" w:themeColor="text1"/>
      <w:szCs w:val="20"/>
      <w:lang w:eastAsia="ja-JP"/>
    </w:rPr>
  </w:style>
  <w:style w:type="character" w:styleId="CommentReference">
    <w:name w:val="annotation reference"/>
    <w:basedOn w:val="DefaultParagraphFont"/>
    <w:uiPriority w:val="99"/>
    <w:semiHidden/>
    <w:unhideWhenUsed/>
    <w:rsid w:val="0000779F"/>
    <w:rPr>
      <w:sz w:val="22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779F"/>
    <w:pPr>
      <w:spacing w:after="160"/>
    </w:pPr>
    <w:rPr>
      <w:rFonts w:eastAsiaTheme="minorHAnsi"/>
      <w:b/>
      <w:bCs/>
      <w:color w:val="auto"/>
      <w:kern w:val="2"/>
      <w:sz w:val="20"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0779F"/>
    <w:rPr>
      <w:b/>
      <w:bCs/>
      <w:kern w:val="2"/>
      <w:sz w:val="20"/>
    </w:rPr>
  </w:style>
  <w:style w:type="table" w:styleId="LightShading">
    <w:name w:val="Light Shading"/>
    <w:basedOn w:val="TableNormal"/>
    <w:uiPriority w:val="60"/>
    <w:rsid w:val="0000779F"/>
    <w:pPr>
      <w:spacing w:after="0" w:line="240" w:lineRule="auto"/>
    </w:pPr>
    <w:rPr>
      <w:color w:val="000000" w:themeColor="text1" w:themeShade="BF"/>
      <w:kern w:val="2"/>
      <w:sz w:val="24"/>
      <w:szCs w:val="24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semiHidden/>
    <w:unhideWhenUsed/>
    <w:rsid w:val="0000779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00779F"/>
    <w:rPr>
      <w:b/>
      <w:bCs/>
    </w:rPr>
  </w:style>
  <w:style w:type="character" w:styleId="Emphasis">
    <w:name w:val="Emphasis"/>
    <w:basedOn w:val="DefaultParagraphFont"/>
    <w:uiPriority w:val="20"/>
    <w:qFormat/>
    <w:rsid w:val="0000779F"/>
    <w:rPr>
      <w:i/>
      <w:i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13698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274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89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chart" Target="charts/chart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D:\01_Actual%20Desktop%2008062023\29_Miu2024_MASEM\5%20Meta-Essentials%20Correlational%20data%201.5%20Forest1b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US"/>
  <c:style val="4"/>
  <c:chart>
    <c:title>
      <c:tx>
        <c:rich>
          <a:bodyPr/>
          <a:lstStyle/>
          <a:p>
            <a:pPr>
              <a:defRPr/>
            </a:pPr>
            <a:r>
              <a:rPr lang="en-GB"/>
              <a:t>Galbraith</a:t>
            </a:r>
            <a:r>
              <a:rPr lang="en-GB" baseline="0"/>
              <a:t> plot</a:t>
            </a:r>
            <a:endParaRPr lang="en-GB"/>
          </a:p>
        </c:rich>
      </c:tx>
    </c:title>
    <c:plotArea>
      <c:layout>
        <c:manualLayout>
          <c:layoutTarget val="inner"/>
          <c:xMode val="edge"/>
          <c:yMode val="edge"/>
          <c:x val="0.10185793175853018"/>
          <c:y val="0.11539857517810276"/>
          <c:w val="0.85579002624672362"/>
          <c:h val="0.78628156095872637"/>
        </c:manualLayout>
      </c:layout>
      <c:scatterChart>
        <c:scatterStyle val="smoothMarker"/>
        <c:ser>
          <c:idx val="1"/>
          <c:order val="1"/>
          <c:tx>
            <c:v>Regression slope</c:v>
          </c:tx>
          <c:marker>
            <c:symbol val="none"/>
          </c:marker>
          <c:xVal>
            <c:numRef>
              <c:f>Calculations!$FE$3:$FE$4</c:f>
              <c:numCache>
                <c:formatCode>0.00</c:formatCode>
                <c:ptCount val="2"/>
                <c:pt idx="0">
                  <c:v>0</c:v>
                </c:pt>
                <c:pt idx="1">
                  <c:v>7.0137398724895865</c:v>
                </c:pt>
              </c:numCache>
            </c:numRef>
          </c:xVal>
          <c:yVal>
            <c:numRef>
              <c:f>Calculations!$FF$3:$FF$4</c:f>
              <c:numCache>
                <c:formatCode>0.00</c:formatCode>
                <c:ptCount val="2"/>
                <c:pt idx="0">
                  <c:v>0</c:v>
                </c:pt>
                <c:pt idx="1">
                  <c:v>-1.0365883807905203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2888-4036-9947-28D54883505E}"/>
            </c:ext>
          </c:extLst>
        </c:ser>
        <c:ser>
          <c:idx val="2"/>
          <c:order val="2"/>
          <c:tx>
            <c:v>Lower bound</c:v>
          </c:tx>
          <c:spPr>
            <a:ln>
              <a:solidFill>
                <a:schemeClr val="accent2">
                  <a:lumMod val="40000"/>
                  <a:lumOff val="60000"/>
                </a:schemeClr>
              </a:solidFill>
            </a:ln>
          </c:spPr>
          <c:marker>
            <c:symbol val="none"/>
          </c:marker>
          <c:xVal>
            <c:numRef>
              <c:f>Calculations!$FE$6:$FE$7</c:f>
              <c:numCache>
                <c:formatCode>0.00</c:formatCode>
                <c:ptCount val="2"/>
                <c:pt idx="0">
                  <c:v>0</c:v>
                </c:pt>
                <c:pt idx="1">
                  <c:v>7.0137398724895865</c:v>
                </c:pt>
              </c:numCache>
            </c:numRef>
          </c:xVal>
          <c:yVal>
            <c:numRef>
              <c:f>Calculations!$FF$6:$FF$7</c:f>
              <c:numCache>
                <c:formatCode>0.00</c:formatCode>
                <c:ptCount val="2"/>
                <c:pt idx="0">
                  <c:v>-1.9809922979758592</c:v>
                </c:pt>
                <c:pt idx="1">
                  <c:v>-3.0175806787663957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2888-4036-9947-28D54883505E}"/>
            </c:ext>
          </c:extLst>
        </c:ser>
        <c:ser>
          <c:idx val="3"/>
          <c:order val="3"/>
          <c:tx>
            <c:v>Upper bound</c:v>
          </c:tx>
          <c:spPr>
            <a:ln>
              <a:solidFill>
                <a:schemeClr val="accent2">
                  <a:lumMod val="40000"/>
                  <a:lumOff val="60000"/>
                </a:schemeClr>
              </a:solidFill>
            </a:ln>
          </c:spPr>
          <c:marker>
            <c:symbol val="none"/>
          </c:marker>
          <c:xVal>
            <c:numRef>
              <c:f>Calculations!$FE$9:$FE$10</c:f>
              <c:numCache>
                <c:formatCode>0.00</c:formatCode>
                <c:ptCount val="2"/>
                <c:pt idx="0">
                  <c:v>0</c:v>
                </c:pt>
                <c:pt idx="1">
                  <c:v>7.0137398724895865</c:v>
                </c:pt>
              </c:numCache>
            </c:numRef>
          </c:xVal>
          <c:yVal>
            <c:numRef>
              <c:f>Calculations!$FF$9:$FF$10</c:f>
              <c:numCache>
                <c:formatCode>0.00</c:formatCode>
                <c:ptCount val="2"/>
                <c:pt idx="0">
                  <c:v>1.9809922979758592</c:v>
                </c:pt>
                <c:pt idx="1">
                  <c:v>0.94440391718533934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2-2888-4036-9947-28D54883505E}"/>
            </c:ext>
          </c:extLst>
        </c:ser>
        <c:axId val="110198144"/>
        <c:axId val="110212992"/>
      </c:scatterChart>
      <c:scatterChart>
        <c:scatterStyle val="lineMarker"/>
        <c:ser>
          <c:idx val="4"/>
          <c:order val="0"/>
          <c:tx>
            <c:strRef>
              <c:f>'Publication Bias Analysis'!$AH$1</c:f>
              <c:strCache>
                <c:ptCount val="1"/>
                <c:pt idx="0">
                  <c:v>Z-value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7"/>
            <c:spPr>
              <a:solidFill>
                <a:schemeClr val="accent1"/>
              </a:solidFill>
              <a:ln>
                <a:solidFill>
                  <a:schemeClr val="accent1"/>
                </a:solidFill>
              </a:ln>
            </c:spPr>
          </c:marker>
          <c:xVal>
            <c:numRef>
              <c:f>Calculations!$EY$2:$EY$201</c:f>
              <c:numCache>
                <c:formatCode>0.00</c:formatCode>
                <c:ptCount val="200"/>
                <c:pt idx="0">
                  <c:v>5.5325855121612673</c:v>
                </c:pt>
                <c:pt idx="1">
                  <c:v>6.48582760939001</c:v>
                </c:pt>
                <c:pt idx="2">
                  <c:v>6.8052488522095631</c:v>
                </c:pt>
                <c:pt idx="3">
                  <c:v>6.8135354374283255</c:v>
                </c:pt>
                <c:pt idx="4">
                  <c:v>4.9548637691788624</c:v>
                </c:pt>
                <c:pt idx="5">
                  <c:v>6.3761016660702605</c:v>
                </c:pt>
                <c:pt idx="6">
                  <c:v>5.6401816507858751</c:v>
                </c:pt>
                <c:pt idx="7">
                  <c:v>6.7022233552877024</c:v>
                </c:pt>
                <c:pt idx="8">
                  <c:v>5.9744126266272755</c:v>
                </c:pt>
                <c:pt idx="9">
                  <c:v>6.48582760939001</c:v>
                </c:pt>
                <c:pt idx="10">
                  <c:v>6.6855473519218274</c:v>
                </c:pt>
                <c:pt idx="11">
                  <c:v>6.5178262751450635</c:v>
                </c:pt>
                <c:pt idx="12">
                  <c:v>6.7066816509047094</c:v>
                </c:pt>
                <c:pt idx="13">
                  <c:v>6.4054549858485039</c:v>
                </c:pt>
                <c:pt idx="14">
                  <c:v>5.6290149336980031</c:v>
                </c:pt>
                <c:pt idx="15">
                  <c:v>6.6662868989200055</c:v>
                </c:pt>
                <c:pt idx="16">
                  <c:v>6.2412892409463794</c:v>
                </c:pt>
                <c:pt idx="17">
                  <c:v>6.3967154736381096</c:v>
                </c:pt>
                <c:pt idx="18">
                  <c:v>6.4341842636506366</c:v>
                </c:pt>
                <c:pt idx="19">
                  <c:v>6.4742234665277714</c:v>
                </c:pt>
                <c:pt idx="20">
                  <c:v>6.4742234665277714</c:v>
                </c:pt>
                <c:pt idx="21">
                  <c:v>4.6304383652097885</c:v>
                </c:pt>
                <c:pt idx="22">
                  <c:v>3.8364342701013054</c:v>
                </c:pt>
                <c:pt idx="23">
                  <c:v>6.1690449186456275</c:v>
                </c:pt>
                <c:pt idx="24">
                  <c:v>6.1772818362838215</c:v>
                </c:pt>
                <c:pt idx="25">
                  <c:v>5.8055498432462445</c:v>
                </c:pt>
                <c:pt idx="26">
                  <c:v>6.8628216101586279</c:v>
                </c:pt>
                <c:pt idx="27">
                  <c:v>6.8893350716863875</c:v>
                </c:pt>
                <c:pt idx="28">
                  <c:v>5.7035330661463641</c:v>
                </c:pt>
                <c:pt idx="29">
                  <c:v>6.5149468777310524</c:v>
                </c:pt>
                <c:pt idx="30">
                  <c:v>6.6469936126899052</c:v>
                </c:pt>
                <c:pt idx="31">
                  <c:v>6.4032934222505649</c:v>
                </c:pt>
                <c:pt idx="32">
                  <c:v>5.4790673387919524</c:v>
                </c:pt>
                <c:pt idx="33">
                  <c:v>6.9873469917878834</c:v>
                </c:pt>
                <c:pt idx="34">
                  <c:v>4.1753398147065264</c:v>
                </c:pt>
                <c:pt idx="35">
                  <c:v>4.1753398147065264</c:v>
                </c:pt>
                <c:pt idx="36">
                  <c:v>6.9174810504428956</c:v>
                </c:pt>
                <c:pt idx="37">
                  <c:v>6.6422335293275045</c:v>
                </c:pt>
                <c:pt idx="38">
                  <c:v>6.9216564734237433</c:v>
                </c:pt>
                <c:pt idx="39">
                  <c:v>5.4790673387919524</c:v>
                </c:pt>
                <c:pt idx="40">
                  <c:v>6.4054549858485039</c:v>
                </c:pt>
                <c:pt idx="41">
                  <c:v>6.0715843668099652</c:v>
                </c:pt>
                <c:pt idx="42">
                  <c:v>5.3909788184080245</c:v>
                </c:pt>
                <c:pt idx="43">
                  <c:v>6.2447498661573375</c:v>
                </c:pt>
                <c:pt idx="44">
                  <c:v>6.2745510671366045</c:v>
                </c:pt>
                <c:pt idx="45">
                  <c:v>5.8702221804949977</c:v>
                </c:pt>
                <c:pt idx="46">
                  <c:v>4.5955309032791236</c:v>
                </c:pt>
                <c:pt idx="47">
                  <c:v>6.4262568113141834</c:v>
                </c:pt>
                <c:pt idx="48">
                  <c:v>6.2745510671366045</c:v>
                </c:pt>
                <c:pt idx="49">
                  <c:v>5.7135215280731453</c:v>
                </c:pt>
                <c:pt idx="50">
                  <c:v>6.9121896437819865</c:v>
                </c:pt>
                <c:pt idx="51">
                  <c:v>6.6952882474574125</c:v>
                </c:pt>
                <c:pt idx="52">
                  <c:v>6.9377230258941678</c:v>
                </c:pt>
                <c:pt idx="53">
                  <c:v>5.5943829299378205</c:v>
                </c:pt>
                <c:pt idx="54">
                  <c:v>6.3831244581107045</c:v>
                </c:pt>
                <c:pt idx="55">
                  <c:v>6.9527707967907482</c:v>
                </c:pt>
                <c:pt idx="56">
                  <c:v>6.7290914849884524</c:v>
                </c:pt>
                <c:pt idx="57">
                  <c:v>6.5597586250309083</c:v>
                </c:pt>
                <c:pt idx="58">
                  <c:v>6.48582760939001</c:v>
                </c:pt>
                <c:pt idx="59">
                  <c:v>6.2839769225679465</c:v>
                </c:pt>
                <c:pt idx="60">
                  <c:v>6.1112631350399935</c:v>
                </c:pt>
                <c:pt idx="61">
                  <c:v>6.48582760939001</c:v>
                </c:pt>
                <c:pt idx="62">
                  <c:v>7.0137398724895865</c:v>
                </c:pt>
                <c:pt idx="63">
                  <c:v>6.84066548432018</c:v>
                </c:pt>
                <c:pt idx="64">
                  <c:v>6.6904910382435805</c:v>
                </c:pt>
                <c:pt idx="65">
                  <c:v>6.9434734585246254</c:v>
                </c:pt>
                <c:pt idx="66">
                  <c:v>5.5703023087379888</c:v>
                </c:pt>
                <c:pt idx="67">
                  <c:v>4.5955309032791236</c:v>
                </c:pt>
                <c:pt idx="68">
                  <c:v>6.5046002286853657</c:v>
                </c:pt>
                <c:pt idx="69">
                  <c:v>6.5178262751450635</c:v>
                </c:pt>
                <c:pt idx="70">
                  <c:v>6.6477751410667265</c:v>
                </c:pt>
                <c:pt idx="71">
                  <c:v>6.6021753609395191</c:v>
                </c:pt>
                <c:pt idx="72">
                  <c:v>6.2481795426476712</c:v>
                </c:pt>
                <c:pt idx="73">
                  <c:v>6.3137278260799246</c:v>
                </c:pt>
                <c:pt idx="74">
                  <c:v>4.9548637691788624</c:v>
                </c:pt>
                <c:pt idx="75">
                  <c:v>6.5737119054288584</c:v>
                </c:pt>
                <c:pt idx="76">
                  <c:v>6.8965227463447585</c:v>
                </c:pt>
                <c:pt idx="77">
                  <c:v>6.9690913757100104</c:v>
                </c:pt>
                <c:pt idx="78">
                  <c:v>6.3761016660702605</c:v>
                </c:pt>
                <c:pt idx="79">
                  <c:v>6.9626069408034965</c:v>
                </c:pt>
                <c:pt idx="80">
                  <c:v>5.7882114814841783</c:v>
                </c:pt>
                <c:pt idx="81">
                  <c:v>5.6061203859171513</c:v>
                </c:pt>
                <c:pt idx="82">
                  <c:v>6.7951393547361061</c:v>
                </c:pt>
                <c:pt idx="83">
                  <c:v>6.7391152572907265</c:v>
                </c:pt>
                <c:pt idx="84">
                  <c:v>6.9765572180272475</c:v>
                </c:pt>
                <c:pt idx="85">
                  <c:v>6.6605699565281045</c:v>
                </c:pt>
                <c:pt idx="86">
                  <c:v>5.9072147697076751</c:v>
                </c:pt>
                <c:pt idx="87">
                  <c:v>5.8927109208802655</c:v>
                </c:pt>
                <c:pt idx="88">
                  <c:v>6.7968000597081284</c:v>
                </c:pt>
                <c:pt idx="89">
                  <c:v>6.7459738751115506</c:v>
                </c:pt>
                <c:pt idx="90">
                  <c:v>4.3170373265372257</c:v>
                </c:pt>
                <c:pt idx="91">
                  <c:v>6.7099426737250401</c:v>
                </c:pt>
                <c:pt idx="92">
                  <c:v>6.016766089940897</c:v>
                </c:pt>
                <c:pt idx="93">
                  <c:v>6.0715843668099652</c:v>
                </c:pt>
                <c:pt idx="94">
                  <c:v>5.8853143699269905</c:v>
                </c:pt>
                <c:pt idx="95">
                  <c:v>5.7233572017919254</c:v>
                </c:pt>
                <c:pt idx="96">
                  <c:v>5.1388401825381589</c:v>
                </c:pt>
                <c:pt idx="97">
                  <c:v>6.3713321496694926</c:v>
                </c:pt>
                <c:pt idx="98">
                  <c:v>6.9862078850507938</c:v>
                </c:pt>
                <c:pt idx="99">
                  <c:v>6.8916516963449084</c:v>
                </c:pt>
                <c:pt idx="100">
                  <c:v>6.7937359497453755</c:v>
                </c:pt>
                <c:pt idx="101">
                  <c:v>6.9616374864537924</c:v>
                </c:pt>
                <c:pt idx="102">
                  <c:v>6.8789106918677865</c:v>
                </c:pt>
                <c:pt idx="103">
                  <c:v>6.8203203731026836</c:v>
                </c:pt>
                <c:pt idx="104">
                  <c:v>6.6952882474574125</c:v>
                </c:pt>
                <c:pt idx="105">
                  <c:v>5.7330436090383534</c:v>
                </c:pt>
                <c:pt idx="106">
                  <c:v>6.8595529031707754</c:v>
                </c:pt>
                <c:pt idx="107">
                  <c:v>6.2745510671366045</c:v>
                </c:pt>
                <c:pt idx="108">
                  <c:v>6.5737119054288584</c:v>
                </c:pt>
                <c:pt idx="109">
                  <c:v>6.8102041368324455</c:v>
                </c:pt>
                <c:pt idx="110">
                  <c:v>6.7716752750591924</c:v>
                </c:pt>
                <c:pt idx="111">
                  <c:v>5.8778187966473556</c:v>
                </c:pt>
                <c:pt idx="112">
                  <c:v>6.8290841831193454</c:v>
                </c:pt>
                <c:pt idx="113">
                  <c:v>6.9226447650866518</c:v>
                </c:pt>
                <c:pt idx="114">
                  <c:v>6.2307174097564095</c:v>
                </c:pt>
                <c:pt idx="115">
                  <c:v>#N/A</c:v>
                </c:pt>
                <c:pt idx="116">
                  <c:v>#N/A</c:v>
                </c:pt>
                <c:pt idx="117">
                  <c:v>#N/A</c:v>
                </c:pt>
                <c:pt idx="118">
                  <c:v>#N/A</c:v>
                </c:pt>
                <c:pt idx="119">
                  <c:v>#N/A</c:v>
                </c:pt>
                <c:pt idx="120">
                  <c:v>#N/A</c:v>
                </c:pt>
                <c:pt idx="121">
                  <c:v>#N/A</c:v>
                </c:pt>
                <c:pt idx="122">
                  <c:v>#N/A</c:v>
                </c:pt>
                <c:pt idx="123">
                  <c:v>#N/A</c:v>
                </c:pt>
                <c:pt idx="124">
                  <c:v>#N/A</c:v>
                </c:pt>
                <c:pt idx="125">
                  <c:v>#N/A</c:v>
                </c:pt>
                <c:pt idx="126">
                  <c:v>#N/A</c:v>
                </c:pt>
                <c:pt idx="127">
                  <c:v>#N/A</c:v>
                </c:pt>
                <c:pt idx="128">
                  <c:v>#N/A</c:v>
                </c:pt>
                <c:pt idx="129">
                  <c:v>#N/A</c:v>
                </c:pt>
                <c:pt idx="130">
                  <c:v>#N/A</c:v>
                </c:pt>
                <c:pt idx="131">
                  <c:v>#N/A</c:v>
                </c:pt>
                <c:pt idx="132">
                  <c:v>#N/A</c:v>
                </c:pt>
                <c:pt idx="133">
                  <c:v>#N/A</c:v>
                </c:pt>
                <c:pt idx="134">
                  <c:v>#N/A</c:v>
                </c:pt>
                <c:pt idx="135">
                  <c:v>#N/A</c:v>
                </c:pt>
                <c:pt idx="136">
                  <c:v>#N/A</c:v>
                </c:pt>
                <c:pt idx="137">
                  <c:v>#N/A</c:v>
                </c:pt>
                <c:pt idx="138">
                  <c:v>#N/A</c:v>
                </c:pt>
                <c:pt idx="139">
                  <c:v>#N/A</c:v>
                </c:pt>
                <c:pt idx="140">
                  <c:v>#N/A</c:v>
                </c:pt>
                <c:pt idx="141">
                  <c:v>#N/A</c:v>
                </c:pt>
                <c:pt idx="142">
                  <c:v>#N/A</c:v>
                </c:pt>
                <c:pt idx="143">
                  <c:v>#N/A</c:v>
                </c:pt>
                <c:pt idx="144">
                  <c:v>#N/A</c:v>
                </c:pt>
                <c:pt idx="145">
                  <c:v>#N/A</c:v>
                </c:pt>
                <c:pt idx="146">
                  <c:v>#N/A</c:v>
                </c:pt>
                <c:pt idx="147">
                  <c:v>#N/A</c:v>
                </c:pt>
                <c:pt idx="148">
                  <c:v>#N/A</c:v>
                </c:pt>
                <c:pt idx="149">
                  <c:v>#N/A</c:v>
                </c:pt>
                <c:pt idx="150">
                  <c:v>#N/A</c:v>
                </c:pt>
                <c:pt idx="151">
                  <c:v>#N/A</c:v>
                </c:pt>
                <c:pt idx="152">
                  <c:v>#N/A</c:v>
                </c:pt>
                <c:pt idx="153">
                  <c:v>#N/A</c:v>
                </c:pt>
                <c:pt idx="154">
                  <c:v>#N/A</c:v>
                </c:pt>
                <c:pt idx="155">
                  <c:v>#N/A</c:v>
                </c:pt>
                <c:pt idx="156">
                  <c:v>#N/A</c:v>
                </c:pt>
                <c:pt idx="157">
                  <c:v>#N/A</c:v>
                </c:pt>
                <c:pt idx="158">
                  <c:v>#N/A</c:v>
                </c:pt>
                <c:pt idx="159">
                  <c:v>#N/A</c:v>
                </c:pt>
                <c:pt idx="160">
                  <c:v>#N/A</c:v>
                </c:pt>
                <c:pt idx="161">
                  <c:v>#N/A</c:v>
                </c:pt>
                <c:pt idx="162">
                  <c:v>#N/A</c:v>
                </c:pt>
                <c:pt idx="163">
                  <c:v>#N/A</c:v>
                </c:pt>
                <c:pt idx="164">
                  <c:v>#N/A</c:v>
                </c:pt>
                <c:pt idx="165">
                  <c:v>#N/A</c:v>
                </c:pt>
                <c:pt idx="166">
                  <c:v>#N/A</c:v>
                </c:pt>
                <c:pt idx="167">
                  <c:v>#N/A</c:v>
                </c:pt>
                <c:pt idx="168">
                  <c:v>#N/A</c:v>
                </c:pt>
                <c:pt idx="169">
                  <c:v>#N/A</c:v>
                </c:pt>
                <c:pt idx="170">
                  <c:v>#N/A</c:v>
                </c:pt>
                <c:pt idx="171">
                  <c:v>#N/A</c:v>
                </c:pt>
                <c:pt idx="172">
                  <c:v>#N/A</c:v>
                </c:pt>
                <c:pt idx="173">
                  <c:v>#N/A</c:v>
                </c:pt>
                <c:pt idx="174">
                  <c:v>#N/A</c:v>
                </c:pt>
                <c:pt idx="175">
                  <c:v>#N/A</c:v>
                </c:pt>
                <c:pt idx="176">
                  <c:v>#N/A</c:v>
                </c:pt>
                <c:pt idx="177">
                  <c:v>#N/A</c:v>
                </c:pt>
                <c:pt idx="178">
                  <c:v>#N/A</c:v>
                </c:pt>
                <c:pt idx="179">
                  <c:v>#N/A</c:v>
                </c:pt>
                <c:pt idx="180">
                  <c:v>#N/A</c:v>
                </c:pt>
                <c:pt idx="181">
                  <c:v>#N/A</c:v>
                </c:pt>
                <c:pt idx="182">
                  <c:v>#N/A</c:v>
                </c:pt>
                <c:pt idx="183">
                  <c:v>#N/A</c:v>
                </c:pt>
                <c:pt idx="184">
                  <c:v>#N/A</c:v>
                </c:pt>
                <c:pt idx="185">
                  <c:v>#N/A</c:v>
                </c:pt>
                <c:pt idx="186">
                  <c:v>#N/A</c:v>
                </c:pt>
                <c:pt idx="187">
                  <c:v>#N/A</c:v>
                </c:pt>
                <c:pt idx="188">
                  <c:v>#N/A</c:v>
                </c:pt>
                <c:pt idx="189">
                  <c:v>#N/A</c:v>
                </c:pt>
                <c:pt idx="190">
                  <c:v>#N/A</c:v>
                </c:pt>
                <c:pt idx="191">
                  <c:v>#N/A</c:v>
                </c:pt>
                <c:pt idx="192">
                  <c:v>#N/A</c:v>
                </c:pt>
                <c:pt idx="193">
                  <c:v>#N/A</c:v>
                </c:pt>
                <c:pt idx="194">
                  <c:v>#N/A</c:v>
                </c:pt>
                <c:pt idx="195">
                  <c:v>#N/A</c:v>
                </c:pt>
                <c:pt idx="196">
                  <c:v>#N/A</c:v>
                </c:pt>
                <c:pt idx="197">
                  <c:v>#N/A</c:v>
                </c:pt>
                <c:pt idx="198">
                  <c:v>#N/A</c:v>
                </c:pt>
                <c:pt idx="199">
                  <c:v>#N/A</c:v>
                </c:pt>
              </c:numCache>
            </c:numRef>
          </c:xVal>
          <c:yVal>
            <c:numRef>
              <c:f>Calculations!$EZ$2:$EZ$201</c:f>
              <c:numCache>
                <c:formatCode>0.00</c:formatCode>
                <c:ptCount val="200"/>
                <c:pt idx="0">
                  <c:v>-2.6126573069327197</c:v>
                </c:pt>
                <c:pt idx="1">
                  <c:v>-0.25957160167968008</c:v>
                </c:pt>
                <c:pt idx="2">
                  <c:v>-1.1682343647499611</c:v>
                </c:pt>
                <c:pt idx="3">
                  <c:v>-0.59427998985360297</c:v>
                </c:pt>
                <c:pt idx="4">
                  <c:v>0.39723799375581775</c:v>
                </c:pt>
                <c:pt idx="5">
                  <c:v>-1.0945640991547652</c:v>
                </c:pt>
                <c:pt idx="6">
                  <c:v>-1.0906691461661457</c:v>
                </c:pt>
                <c:pt idx="7">
                  <c:v>-2.0010577854042277</c:v>
                </c:pt>
                <c:pt idx="8">
                  <c:v>-9.5598760343898401E-2</c:v>
                </c:pt>
                <c:pt idx="9">
                  <c:v>-2.1510059742140983</c:v>
                </c:pt>
                <c:pt idx="10">
                  <c:v>-0.53598918980512156</c:v>
                </c:pt>
                <c:pt idx="11">
                  <c:v>0.39153987626671338</c:v>
                </c:pt>
                <c:pt idx="12">
                  <c:v>-1.7129724188616611</c:v>
                </c:pt>
                <c:pt idx="13">
                  <c:v>-1.432619138649373</c:v>
                </c:pt>
                <c:pt idx="14">
                  <c:v>-0.50798588112170118</c:v>
                </c:pt>
                <c:pt idx="15">
                  <c:v>-0.93945032148149021</c:v>
                </c:pt>
                <c:pt idx="16">
                  <c:v>-0.50037242838952367</c:v>
                </c:pt>
                <c:pt idx="17">
                  <c:v>-0.57726639286531856</c:v>
                </c:pt>
                <c:pt idx="18">
                  <c:v>0.38651532031067254</c:v>
                </c:pt>
                <c:pt idx="19">
                  <c:v>-1.5161949413071174</c:v>
                </c:pt>
                <c:pt idx="20">
                  <c:v>-2.147157493784853</c:v>
                </c:pt>
                <c:pt idx="21">
                  <c:v>-1.4842657610236081</c:v>
                </c:pt>
                <c:pt idx="22">
                  <c:v>-1.18745161683301</c:v>
                </c:pt>
                <c:pt idx="23">
                  <c:v>-0.86937620896488865</c:v>
                </c:pt>
                <c:pt idx="24">
                  <c:v>-1.1241583568112441</c:v>
                </c:pt>
                <c:pt idx="25">
                  <c:v>9.8703856539597276E-2</c:v>
                </c:pt>
                <c:pt idx="26">
                  <c:v>-0.34342746110213973</c:v>
                </c:pt>
                <c:pt idx="27">
                  <c:v>0.47612068518779904</c:v>
                </c:pt>
                <c:pt idx="28">
                  <c:v>-1.215829823887618</c:v>
                </c:pt>
                <c:pt idx="29">
                  <c:v>-0.91812264181291603</c:v>
                </c:pt>
                <c:pt idx="30">
                  <c:v>-0.39929923670760958</c:v>
                </c:pt>
                <c:pt idx="31">
                  <c:v>-6.403506878172098E-2</c:v>
                </c:pt>
                <c:pt idx="32">
                  <c:v>-1.3994239954971222</c:v>
                </c:pt>
                <c:pt idx="33">
                  <c:v>-0.66580577331447921</c:v>
                </c:pt>
                <c:pt idx="34">
                  <c:v>-1.8692663305605699</c:v>
                </c:pt>
                <c:pt idx="35">
                  <c:v>-1.1560005419836947</c:v>
                </c:pt>
                <c:pt idx="36">
                  <c:v>-1.6200011985212461</c:v>
                </c:pt>
                <c:pt idx="37">
                  <c:v>-0.91574415462222025</c:v>
                </c:pt>
                <c:pt idx="38">
                  <c:v>0.27008158941301302</c:v>
                </c:pt>
                <c:pt idx="39">
                  <c:v>-17.019643574005773</c:v>
                </c:pt>
                <c:pt idx="40">
                  <c:v>-1.2320070795413312</c:v>
                </c:pt>
                <c:pt idx="41">
                  <c:v>0.4867669637646771</c:v>
                </c:pt>
                <c:pt idx="42">
                  <c:v>-0.18876136139502298</c:v>
                </c:pt>
                <c:pt idx="43">
                  <c:v>-1.3312017379294794</c:v>
                </c:pt>
                <c:pt idx="44">
                  <c:v>-1.2720557633833793</c:v>
                </c:pt>
                <c:pt idx="45">
                  <c:v>-0.86922014577124118</c:v>
                </c:pt>
                <c:pt idx="46">
                  <c:v>-1.9468917508458368</c:v>
                </c:pt>
                <c:pt idx="47">
                  <c:v>0.45057487986541012</c:v>
                </c:pt>
                <c:pt idx="48">
                  <c:v>0.72477979031302808</c:v>
                </c:pt>
                <c:pt idx="49">
                  <c:v>-1.3380465599776123</c:v>
                </c:pt>
                <c:pt idx="50">
                  <c:v>-1.2650438308977241</c:v>
                </c:pt>
                <c:pt idx="51">
                  <c:v>-1.08053044990539</c:v>
                </c:pt>
                <c:pt idx="52">
                  <c:v>-0.41676397934844572</c:v>
                </c:pt>
                <c:pt idx="53">
                  <c:v>-1.0180808466519846</c:v>
                </c:pt>
                <c:pt idx="54">
                  <c:v>-0.70499640950266296</c:v>
                </c:pt>
                <c:pt idx="55">
                  <c:v>0.13907396110898487</c:v>
                </c:pt>
                <c:pt idx="56">
                  <c:v>-0.81140077151440904</c:v>
                </c:pt>
                <c:pt idx="57">
                  <c:v>-1.8871249560323338</c:v>
                </c:pt>
                <c:pt idx="58">
                  <c:v>-0.84795612896480854</c:v>
                </c:pt>
                <c:pt idx="59">
                  <c:v>-9.4266724267089791E-2</c:v>
                </c:pt>
                <c:pt idx="60">
                  <c:v>0.67497016484688732</c:v>
                </c:pt>
                <c:pt idx="61">
                  <c:v>-0.84795612896480854</c:v>
                </c:pt>
                <c:pt idx="62">
                  <c:v>-2.8055109117845405E-2</c:v>
                </c:pt>
                <c:pt idx="63">
                  <c:v>-1.4153522953993425</c:v>
                </c:pt>
                <c:pt idx="64">
                  <c:v>0.40191222083763539</c:v>
                </c:pt>
                <c:pt idx="65">
                  <c:v>-3.0246549667761555</c:v>
                </c:pt>
                <c:pt idx="66">
                  <c:v>-0.27874756013322166</c:v>
                </c:pt>
                <c:pt idx="67">
                  <c:v>-1.2327723467570169</c:v>
                </c:pt>
                <c:pt idx="68">
                  <c:v>0.54767698824254152</c:v>
                </c:pt>
                <c:pt idx="69">
                  <c:v>-0.18254685125893574</c:v>
                </c:pt>
                <c:pt idx="70">
                  <c:v>-0.7342262611968986</c:v>
                </c:pt>
                <c:pt idx="71">
                  <c:v>-0.33038427206126569</c:v>
                </c:pt>
                <c:pt idx="72">
                  <c:v>0.62691326709774708</c:v>
                </c:pt>
                <c:pt idx="73">
                  <c:v>-0.30962062204016488</c:v>
                </c:pt>
                <c:pt idx="74">
                  <c:v>-0.74888027007950331</c:v>
                </c:pt>
                <c:pt idx="75">
                  <c:v>-1.0609096457376317</c:v>
                </c:pt>
                <c:pt idx="76">
                  <c:v>-1.2550477513757441</c:v>
                </c:pt>
                <c:pt idx="77">
                  <c:v>-1.2682539856556982</c:v>
                </c:pt>
                <c:pt idx="78">
                  <c:v>-2.5433721069220052</c:v>
                </c:pt>
                <c:pt idx="79">
                  <c:v>-0.48818089254995894</c:v>
                </c:pt>
                <c:pt idx="80">
                  <c:v>-0.40583854170184502</c:v>
                </c:pt>
                <c:pt idx="81">
                  <c:v>-0.16823409392426128</c:v>
                </c:pt>
                <c:pt idx="82">
                  <c:v>-0.87112129523546455</c:v>
                </c:pt>
                <c:pt idx="83">
                  <c:v>-0.81260944828715265</c:v>
                </c:pt>
                <c:pt idx="84">
                  <c:v>-0.41909683299333195</c:v>
                </c:pt>
                <c:pt idx="85">
                  <c:v>-0.85048470825876299</c:v>
                </c:pt>
                <c:pt idx="86">
                  <c:v>-2.9828393655834939</c:v>
                </c:pt>
                <c:pt idx="87">
                  <c:v>-1.0723713765285325</c:v>
                </c:pt>
                <c:pt idx="88">
                  <c:v>-0.61337170140897335</c:v>
                </c:pt>
                <c:pt idx="89">
                  <c:v>8.7702601178991466E-2</c:v>
                </c:pt>
                <c:pt idx="90">
                  <c:v>-0.47243402982141697</c:v>
                </c:pt>
                <c:pt idx="91">
                  <c:v>0.81590059704120144</c:v>
                </c:pt>
                <c:pt idx="92">
                  <c:v>-1.7309157382117903</c:v>
                </c:pt>
                <c:pt idx="93">
                  <c:v>-1.1677913497898798</c:v>
                </c:pt>
                <c:pt idx="94">
                  <c:v>-0.65001482061358684</c:v>
                </c:pt>
                <c:pt idx="95">
                  <c:v>-0.40129130524070106</c:v>
                </c:pt>
                <c:pt idx="96">
                  <c:v>-5.1390114874893235E-2</c:v>
                </c:pt>
                <c:pt idx="97">
                  <c:v>-0.94342089440740562</c:v>
                </c:pt>
                <c:pt idx="98">
                  <c:v>-1.2713688940449797</c:v>
                </c:pt>
                <c:pt idx="99">
                  <c:v>0.48320588895354438</c:v>
                </c:pt>
                <c:pt idx="100">
                  <c:v>-2.5604632958543951</c:v>
                </c:pt>
                <c:pt idx="101">
                  <c:v>0.34837237843211699</c:v>
                </c:pt>
                <c:pt idx="102">
                  <c:v>-1.0396815607369201</c:v>
                </c:pt>
                <c:pt idx="103">
                  <c:v>-0.8819768625971508</c:v>
                </c:pt>
                <c:pt idx="104">
                  <c:v>-1.08053044990539</c:v>
                </c:pt>
                <c:pt idx="105">
                  <c:v>-0.77287612578527853</c:v>
                </c:pt>
                <c:pt idx="106">
                  <c:v>-0.75761646185421927</c:v>
                </c:pt>
                <c:pt idx="107">
                  <c:v>2.0809367198385611</c:v>
                </c:pt>
                <c:pt idx="108">
                  <c:v>-3.1043092611287992</c:v>
                </c:pt>
                <c:pt idx="109">
                  <c:v>-1.3381388885758501</c:v>
                </c:pt>
                <c:pt idx="110">
                  <c:v>-1.4435271368843299</c:v>
                </c:pt>
                <c:pt idx="111">
                  <c:v>-1.438737880321822</c:v>
                </c:pt>
                <c:pt idx="112">
                  <c:v>-3.7512579019619672</c:v>
                </c:pt>
                <c:pt idx="113">
                  <c:v>-1.694484229630006</c:v>
                </c:pt>
                <c:pt idx="114">
                  <c:v>-0.24936174611277429</c:v>
                </c:pt>
                <c:pt idx="115">
                  <c:v>#N/A</c:v>
                </c:pt>
                <c:pt idx="116">
                  <c:v>#N/A</c:v>
                </c:pt>
                <c:pt idx="117">
                  <c:v>#N/A</c:v>
                </c:pt>
                <c:pt idx="118">
                  <c:v>#N/A</c:v>
                </c:pt>
                <c:pt idx="119">
                  <c:v>#N/A</c:v>
                </c:pt>
                <c:pt idx="120">
                  <c:v>#N/A</c:v>
                </c:pt>
                <c:pt idx="121">
                  <c:v>#N/A</c:v>
                </c:pt>
                <c:pt idx="122">
                  <c:v>#N/A</c:v>
                </c:pt>
                <c:pt idx="123">
                  <c:v>#N/A</c:v>
                </c:pt>
                <c:pt idx="124">
                  <c:v>#N/A</c:v>
                </c:pt>
                <c:pt idx="125">
                  <c:v>#N/A</c:v>
                </c:pt>
                <c:pt idx="126">
                  <c:v>#N/A</c:v>
                </c:pt>
                <c:pt idx="127">
                  <c:v>#N/A</c:v>
                </c:pt>
                <c:pt idx="128">
                  <c:v>#N/A</c:v>
                </c:pt>
                <c:pt idx="129">
                  <c:v>#N/A</c:v>
                </c:pt>
                <c:pt idx="130">
                  <c:v>#N/A</c:v>
                </c:pt>
                <c:pt idx="131">
                  <c:v>#N/A</c:v>
                </c:pt>
                <c:pt idx="132">
                  <c:v>#N/A</c:v>
                </c:pt>
                <c:pt idx="133">
                  <c:v>#N/A</c:v>
                </c:pt>
                <c:pt idx="134">
                  <c:v>#N/A</c:v>
                </c:pt>
                <c:pt idx="135">
                  <c:v>#N/A</c:v>
                </c:pt>
                <c:pt idx="136">
                  <c:v>#N/A</c:v>
                </c:pt>
                <c:pt idx="137">
                  <c:v>#N/A</c:v>
                </c:pt>
                <c:pt idx="138">
                  <c:v>#N/A</c:v>
                </c:pt>
                <c:pt idx="139">
                  <c:v>#N/A</c:v>
                </c:pt>
                <c:pt idx="140">
                  <c:v>#N/A</c:v>
                </c:pt>
                <c:pt idx="141">
                  <c:v>#N/A</c:v>
                </c:pt>
                <c:pt idx="142">
                  <c:v>#N/A</c:v>
                </c:pt>
                <c:pt idx="143">
                  <c:v>#N/A</c:v>
                </c:pt>
                <c:pt idx="144">
                  <c:v>#N/A</c:v>
                </c:pt>
                <c:pt idx="145">
                  <c:v>#N/A</c:v>
                </c:pt>
                <c:pt idx="146">
                  <c:v>#N/A</c:v>
                </c:pt>
                <c:pt idx="147">
                  <c:v>#N/A</c:v>
                </c:pt>
                <c:pt idx="148">
                  <c:v>#N/A</c:v>
                </c:pt>
                <c:pt idx="149">
                  <c:v>#N/A</c:v>
                </c:pt>
                <c:pt idx="150">
                  <c:v>#N/A</c:v>
                </c:pt>
                <c:pt idx="151">
                  <c:v>#N/A</c:v>
                </c:pt>
                <c:pt idx="152">
                  <c:v>#N/A</c:v>
                </c:pt>
                <c:pt idx="153">
                  <c:v>#N/A</c:v>
                </c:pt>
                <c:pt idx="154">
                  <c:v>#N/A</c:v>
                </c:pt>
                <c:pt idx="155">
                  <c:v>#N/A</c:v>
                </c:pt>
                <c:pt idx="156">
                  <c:v>#N/A</c:v>
                </c:pt>
                <c:pt idx="157">
                  <c:v>#N/A</c:v>
                </c:pt>
                <c:pt idx="158">
                  <c:v>#N/A</c:v>
                </c:pt>
                <c:pt idx="159">
                  <c:v>#N/A</c:v>
                </c:pt>
                <c:pt idx="160">
                  <c:v>#N/A</c:v>
                </c:pt>
                <c:pt idx="161">
                  <c:v>#N/A</c:v>
                </c:pt>
                <c:pt idx="162">
                  <c:v>#N/A</c:v>
                </c:pt>
                <c:pt idx="163">
                  <c:v>#N/A</c:v>
                </c:pt>
                <c:pt idx="164">
                  <c:v>#N/A</c:v>
                </c:pt>
                <c:pt idx="165">
                  <c:v>#N/A</c:v>
                </c:pt>
                <c:pt idx="166">
                  <c:v>#N/A</c:v>
                </c:pt>
                <c:pt idx="167">
                  <c:v>#N/A</c:v>
                </c:pt>
                <c:pt idx="168">
                  <c:v>#N/A</c:v>
                </c:pt>
                <c:pt idx="169">
                  <c:v>#N/A</c:v>
                </c:pt>
                <c:pt idx="170">
                  <c:v>#N/A</c:v>
                </c:pt>
                <c:pt idx="171">
                  <c:v>#N/A</c:v>
                </c:pt>
                <c:pt idx="172">
                  <c:v>#N/A</c:v>
                </c:pt>
                <c:pt idx="173">
                  <c:v>#N/A</c:v>
                </c:pt>
                <c:pt idx="174">
                  <c:v>#N/A</c:v>
                </c:pt>
                <c:pt idx="175">
                  <c:v>#N/A</c:v>
                </c:pt>
                <c:pt idx="176">
                  <c:v>#N/A</c:v>
                </c:pt>
                <c:pt idx="177">
                  <c:v>#N/A</c:v>
                </c:pt>
                <c:pt idx="178">
                  <c:v>#N/A</c:v>
                </c:pt>
                <c:pt idx="179">
                  <c:v>#N/A</c:v>
                </c:pt>
                <c:pt idx="180">
                  <c:v>#N/A</c:v>
                </c:pt>
                <c:pt idx="181">
                  <c:v>#N/A</c:v>
                </c:pt>
                <c:pt idx="182">
                  <c:v>#N/A</c:v>
                </c:pt>
                <c:pt idx="183">
                  <c:v>#N/A</c:v>
                </c:pt>
                <c:pt idx="184">
                  <c:v>#N/A</c:v>
                </c:pt>
                <c:pt idx="185">
                  <c:v>#N/A</c:v>
                </c:pt>
                <c:pt idx="186">
                  <c:v>#N/A</c:v>
                </c:pt>
                <c:pt idx="187">
                  <c:v>#N/A</c:v>
                </c:pt>
                <c:pt idx="188">
                  <c:v>#N/A</c:v>
                </c:pt>
                <c:pt idx="189">
                  <c:v>#N/A</c:v>
                </c:pt>
                <c:pt idx="190">
                  <c:v>#N/A</c:v>
                </c:pt>
                <c:pt idx="191">
                  <c:v>#N/A</c:v>
                </c:pt>
                <c:pt idx="192">
                  <c:v>#N/A</c:v>
                </c:pt>
                <c:pt idx="193">
                  <c:v>#N/A</c:v>
                </c:pt>
                <c:pt idx="194">
                  <c:v>#N/A</c:v>
                </c:pt>
                <c:pt idx="195">
                  <c:v>#N/A</c:v>
                </c:pt>
                <c:pt idx="196">
                  <c:v>#N/A</c:v>
                </c:pt>
                <c:pt idx="197">
                  <c:v>#N/A</c:v>
                </c:pt>
                <c:pt idx="198">
                  <c:v>#N/A</c:v>
                </c:pt>
                <c:pt idx="199">
                  <c:v>#N/A</c:v>
                </c:pt>
              </c:numCache>
            </c:numRef>
          </c:yVal>
          <c:extLst xmlns:c16r2="http://schemas.microsoft.com/office/drawing/2015/06/chart">
            <c:ext xmlns:c16="http://schemas.microsoft.com/office/drawing/2014/chart" uri="{C3380CC4-5D6E-409C-BE32-E72D297353CC}">
              <c16:uniqueId val="{00000003-2888-4036-9947-28D54883505E}"/>
            </c:ext>
          </c:extLst>
        </c:ser>
        <c:axId val="110198144"/>
        <c:axId val="110212992"/>
      </c:scatterChart>
      <c:valAx>
        <c:axId val="110198144"/>
        <c:scaling>
          <c:orientation val="minMax"/>
        </c:scaling>
        <c:axPos val="b"/>
        <c:title>
          <c:tx>
            <c:rich>
              <a:bodyPr/>
              <a:lstStyle/>
              <a:p>
                <a:pPr>
                  <a:defRPr b="1"/>
                </a:pPr>
                <a:r>
                  <a:rPr lang="en-US" b="1"/>
                  <a:t>Inverse standard error</a:t>
                </a:r>
              </a:p>
            </c:rich>
          </c:tx>
        </c:title>
        <c:numFmt formatCode="0.00" sourceLinked="1"/>
        <c:majorTickMark val="in"/>
        <c:tickLblPos val="low"/>
        <c:crossAx val="110212992"/>
        <c:crossesAt val="0"/>
        <c:crossBetween val="midCat"/>
      </c:valAx>
      <c:valAx>
        <c:axId val="110212992"/>
        <c:scaling>
          <c:orientation val="minMax"/>
        </c:scaling>
        <c:axPos val="l"/>
        <c:title>
          <c:tx>
            <c:rich>
              <a:bodyPr rot="-5400000" vert="horz"/>
              <a:lstStyle/>
              <a:p>
                <a:pPr>
                  <a:defRPr b="1"/>
                </a:pPr>
                <a:r>
                  <a:rPr lang="en-US" b="1"/>
                  <a:t>Z-score</a:t>
                </a:r>
              </a:p>
            </c:rich>
          </c:tx>
        </c:title>
        <c:numFmt formatCode="0.00" sourceLinked="1"/>
        <c:majorTickMark val="in"/>
        <c:tickLblPos val="low"/>
        <c:crossAx val="110198144"/>
        <c:crossesAt val="0"/>
        <c:crossBetween val="midCat"/>
      </c:valAx>
    </c:plotArea>
    <c:plotVisOnly val="1"/>
    <c:dispBlanksAs val="gap"/>
  </c:chart>
  <c:spPr>
    <a:ln>
      <a:solidFill>
        <a:sysClr val="windowText" lastClr="000000"/>
      </a:solidFill>
    </a:ln>
  </c:spPr>
  <c:externalData r:id="rId1"/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</TotalTime>
  <Pages>1</Pages>
  <Words>23382</Words>
  <Characters>133284</Characters>
  <Application>Microsoft Office Word</Application>
  <DocSecurity>0</DocSecurity>
  <Lines>1110</Lines>
  <Paragraphs>3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635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Admin</cp:lastModifiedBy>
  <cp:revision>11</cp:revision>
  <cp:lastPrinted>2025-02-10T11:32:00Z</cp:lastPrinted>
  <dcterms:created xsi:type="dcterms:W3CDTF">2025-02-19T11:41:00Z</dcterms:created>
  <dcterms:modified xsi:type="dcterms:W3CDTF">2025-02-19T13:20:00Z</dcterms:modified>
</cp:coreProperties>
</file>